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7C1E9C" w:rsidRPr="007E3387" w:rsidTr="00D43EE7">
        <w:trPr>
          <w:trHeight w:val="852"/>
          <w:jc w:val="center"/>
        </w:trPr>
        <w:tc>
          <w:tcPr>
            <w:tcW w:w="6946" w:type="dxa"/>
            <w:vMerge w:val="restart"/>
            <w:tcBorders>
              <w:right w:val="single" w:sz="4" w:space="0" w:color="auto"/>
            </w:tcBorders>
          </w:tcPr>
          <w:p w:rsidR="007C1E9C" w:rsidRPr="007E3387" w:rsidRDefault="007C1E9C" w:rsidP="00D43EE7">
            <w:pPr>
              <w:tabs>
                <w:tab w:val="left" w:pos="-108"/>
              </w:tabs>
              <w:ind w:left="-108"/>
              <w:jc w:val="left"/>
              <w:rPr>
                <w:rFonts w:cs="Arial"/>
                <w:b/>
                <w:bCs/>
                <w:i/>
                <w:iCs/>
                <w:color w:val="000066"/>
                <w:sz w:val="12"/>
                <w:szCs w:val="12"/>
                <w:lang w:eastAsia="it-IT"/>
              </w:rPr>
            </w:pPr>
            <w:r w:rsidRPr="007E3387">
              <w:rPr>
                <w:rFonts w:ascii="AdvP6960" w:hAnsi="AdvP6960" w:cs="AdvP6960"/>
                <w:noProof/>
                <w:color w:val="241F20"/>
                <w:szCs w:val="18"/>
                <w:lang w:val="en-US"/>
              </w:rPr>
              <w:drawing>
                <wp:inline distT="0" distB="0" distL="0" distR="0" wp14:anchorId="23AA8C93" wp14:editId="60DFA81C">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7E3387">
              <w:rPr>
                <w:rFonts w:ascii="AdvP6960" w:hAnsi="AdvP6960" w:cs="AdvP6960"/>
                <w:color w:val="241F20"/>
                <w:szCs w:val="18"/>
                <w:lang w:eastAsia="it-IT"/>
              </w:rPr>
              <w:t xml:space="preserve"> </w:t>
            </w:r>
            <w:r w:rsidRPr="007E3387">
              <w:rPr>
                <w:rFonts w:cs="Arial"/>
                <w:b/>
                <w:bCs/>
                <w:i/>
                <w:iCs/>
                <w:color w:val="000066"/>
                <w:sz w:val="24"/>
                <w:szCs w:val="24"/>
                <w:lang w:eastAsia="it-IT"/>
              </w:rPr>
              <w:t>CHEMICAL ENGINEERING</w:t>
            </w:r>
            <w:r w:rsidRPr="007E3387">
              <w:rPr>
                <w:rFonts w:cs="Arial"/>
                <w:b/>
                <w:bCs/>
                <w:i/>
                <w:iCs/>
                <w:color w:val="0033FF"/>
                <w:sz w:val="24"/>
                <w:szCs w:val="24"/>
                <w:lang w:eastAsia="it-IT"/>
              </w:rPr>
              <w:t xml:space="preserve"> </w:t>
            </w:r>
            <w:r w:rsidRPr="007E3387">
              <w:rPr>
                <w:rFonts w:cs="Arial"/>
                <w:b/>
                <w:bCs/>
                <w:i/>
                <w:iCs/>
                <w:color w:val="666666"/>
                <w:sz w:val="24"/>
                <w:szCs w:val="24"/>
                <w:lang w:eastAsia="it-IT"/>
              </w:rPr>
              <w:t>TRANSACTIONS</w:t>
            </w:r>
            <w:r w:rsidRPr="007E3387">
              <w:rPr>
                <w:color w:val="333333"/>
                <w:sz w:val="24"/>
                <w:szCs w:val="24"/>
                <w:lang w:eastAsia="it-IT"/>
              </w:rPr>
              <w:t xml:space="preserve"> </w:t>
            </w:r>
            <w:r w:rsidRPr="007E3387">
              <w:rPr>
                <w:rFonts w:cs="Arial"/>
                <w:b/>
                <w:bCs/>
                <w:i/>
                <w:iCs/>
                <w:color w:val="000066"/>
                <w:sz w:val="27"/>
                <w:szCs w:val="27"/>
                <w:lang w:eastAsia="it-IT"/>
              </w:rPr>
              <w:br/>
            </w:r>
          </w:p>
          <w:p w:rsidR="007C1E9C" w:rsidRPr="007E3387" w:rsidRDefault="007C1E9C" w:rsidP="00D43EE7">
            <w:pPr>
              <w:tabs>
                <w:tab w:val="left" w:pos="-108"/>
              </w:tabs>
              <w:ind w:left="-108"/>
              <w:rPr>
                <w:rFonts w:cs="Arial"/>
                <w:b/>
                <w:bCs/>
                <w:i/>
                <w:iCs/>
                <w:color w:val="000066"/>
                <w:sz w:val="22"/>
                <w:szCs w:val="22"/>
                <w:lang w:eastAsia="it-IT"/>
              </w:rPr>
            </w:pPr>
            <w:r w:rsidRPr="007E3387">
              <w:rPr>
                <w:rFonts w:cs="Arial"/>
                <w:b/>
                <w:bCs/>
                <w:i/>
                <w:iCs/>
                <w:color w:val="000066"/>
                <w:sz w:val="22"/>
                <w:szCs w:val="22"/>
                <w:lang w:eastAsia="it-IT"/>
              </w:rPr>
              <w:t>VOL.    , 2023</w:t>
            </w:r>
          </w:p>
        </w:tc>
        <w:tc>
          <w:tcPr>
            <w:tcW w:w="1843" w:type="dxa"/>
            <w:tcBorders>
              <w:left w:val="single" w:sz="4" w:space="0" w:color="auto"/>
              <w:bottom w:val="nil"/>
              <w:right w:val="single" w:sz="4" w:space="0" w:color="auto"/>
            </w:tcBorders>
          </w:tcPr>
          <w:p w:rsidR="007C1E9C" w:rsidRPr="007E3387" w:rsidRDefault="007C1E9C" w:rsidP="00D43EE7">
            <w:pPr>
              <w:spacing w:line="140" w:lineRule="atLeast"/>
              <w:jc w:val="right"/>
              <w:rPr>
                <w:rFonts w:cs="Arial"/>
                <w:sz w:val="14"/>
                <w:szCs w:val="14"/>
              </w:rPr>
            </w:pPr>
            <w:r w:rsidRPr="007E3387">
              <w:rPr>
                <w:rFonts w:cs="Arial"/>
                <w:sz w:val="14"/>
                <w:szCs w:val="14"/>
              </w:rPr>
              <w:t>A publication of</w:t>
            </w:r>
          </w:p>
          <w:p w:rsidR="007C1E9C" w:rsidRPr="007E3387" w:rsidRDefault="007C1E9C" w:rsidP="00D43EE7">
            <w:pPr>
              <w:jc w:val="right"/>
            </w:pPr>
            <w:r w:rsidRPr="007E3387">
              <w:rPr>
                <w:noProof/>
                <w:lang w:val="en-US"/>
              </w:rPr>
              <w:drawing>
                <wp:inline distT="0" distB="0" distL="0" distR="0" wp14:anchorId="7F4129A9" wp14:editId="01E84364">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7C1E9C" w:rsidRPr="007E3387" w:rsidTr="00D43EE7">
        <w:trPr>
          <w:trHeight w:val="567"/>
          <w:jc w:val="center"/>
        </w:trPr>
        <w:tc>
          <w:tcPr>
            <w:tcW w:w="6946" w:type="dxa"/>
            <w:vMerge/>
            <w:tcBorders>
              <w:right w:val="single" w:sz="4" w:space="0" w:color="auto"/>
            </w:tcBorders>
          </w:tcPr>
          <w:p w:rsidR="007C1E9C" w:rsidRPr="007E3387" w:rsidRDefault="007C1E9C" w:rsidP="00D43EE7">
            <w:pPr>
              <w:tabs>
                <w:tab w:val="left" w:pos="-108"/>
              </w:tabs>
            </w:pPr>
          </w:p>
        </w:tc>
        <w:tc>
          <w:tcPr>
            <w:tcW w:w="1843" w:type="dxa"/>
            <w:tcBorders>
              <w:left w:val="single" w:sz="4" w:space="0" w:color="auto"/>
              <w:bottom w:val="nil"/>
              <w:right w:val="single" w:sz="4" w:space="0" w:color="auto"/>
            </w:tcBorders>
          </w:tcPr>
          <w:p w:rsidR="007C1E9C" w:rsidRPr="007E3387" w:rsidRDefault="007C1E9C" w:rsidP="00D43EE7">
            <w:pPr>
              <w:spacing w:line="140" w:lineRule="atLeast"/>
              <w:jc w:val="right"/>
              <w:rPr>
                <w:rFonts w:cs="Arial"/>
                <w:sz w:val="14"/>
                <w:szCs w:val="14"/>
              </w:rPr>
            </w:pPr>
            <w:r w:rsidRPr="007E3387">
              <w:rPr>
                <w:rFonts w:cs="Arial"/>
                <w:sz w:val="14"/>
                <w:szCs w:val="14"/>
              </w:rPr>
              <w:t>The Italian Association</w:t>
            </w:r>
          </w:p>
          <w:p w:rsidR="007C1E9C" w:rsidRPr="007E3387" w:rsidRDefault="007C1E9C" w:rsidP="00D43EE7">
            <w:pPr>
              <w:spacing w:line="140" w:lineRule="atLeast"/>
              <w:jc w:val="right"/>
              <w:rPr>
                <w:rFonts w:cs="Arial"/>
                <w:sz w:val="14"/>
                <w:szCs w:val="14"/>
              </w:rPr>
            </w:pPr>
            <w:r w:rsidRPr="007E3387">
              <w:rPr>
                <w:rFonts w:cs="Arial"/>
                <w:sz w:val="14"/>
                <w:szCs w:val="14"/>
              </w:rPr>
              <w:t>of Chemical Engineering</w:t>
            </w:r>
          </w:p>
          <w:p w:rsidR="007C1E9C" w:rsidRPr="007E3387" w:rsidRDefault="007C1E9C" w:rsidP="00D43EE7">
            <w:pPr>
              <w:spacing w:line="140" w:lineRule="atLeast"/>
              <w:jc w:val="right"/>
              <w:rPr>
                <w:rFonts w:cs="Arial"/>
                <w:sz w:val="13"/>
                <w:szCs w:val="13"/>
              </w:rPr>
            </w:pPr>
            <w:r w:rsidRPr="007E3387">
              <w:rPr>
                <w:rFonts w:cs="Arial"/>
                <w:sz w:val="13"/>
                <w:szCs w:val="13"/>
              </w:rPr>
              <w:t>Online at www.cetjournal.it</w:t>
            </w:r>
          </w:p>
        </w:tc>
      </w:tr>
      <w:tr w:rsidR="007C1E9C" w:rsidRPr="007E3387" w:rsidTr="00D43EE7">
        <w:trPr>
          <w:trHeight w:val="68"/>
          <w:jc w:val="center"/>
        </w:trPr>
        <w:tc>
          <w:tcPr>
            <w:tcW w:w="8789" w:type="dxa"/>
            <w:gridSpan w:val="2"/>
          </w:tcPr>
          <w:p w:rsidR="007C1E9C" w:rsidRPr="007E3387" w:rsidRDefault="007C1E9C" w:rsidP="00D43EE7">
            <w:pPr>
              <w:ind w:left="-107"/>
              <w:outlineLvl w:val="2"/>
              <w:rPr>
                <w:rFonts w:ascii="Tahoma" w:hAnsi="Tahoma" w:cs="Tahoma"/>
                <w:bCs/>
                <w:color w:val="000000"/>
                <w:sz w:val="14"/>
                <w:szCs w:val="14"/>
                <w:lang w:val="it-IT" w:eastAsia="it-IT"/>
              </w:rPr>
            </w:pPr>
            <w:r w:rsidRPr="007E3387">
              <w:rPr>
                <w:rFonts w:ascii="Tahoma" w:hAnsi="Tahoma" w:cs="Tahoma"/>
                <w:iCs/>
                <w:color w:val="333333"/>
                <w:sz w:val="14"/>
                <w:szCs w:val="14"/>
                <w:lang w:val="it-IT" w:eastAsia="it-IT"/>
              </w:rPr>
              <w:t>Guest Editors:</w:t>
            </w:r>
            <w:r w:rsidRPr="007E3387">
              <w:rPr>
                <w:rFonts w:ascii="Tahoma" w:hAnsi="Tahoma" w:cs="Tahoma"/>
                <w:color w:val="000000"/>
                <w:sz w:val="14"/>
                <w:szCs w:val="14"/>
                <w:shd w:val="clear" w:color="auto" w:fill="FFFFFF"/>
                <w:lang w:val="it-IT"/>
              </w:rPr>
              <w:t xml:space="preserve"> Laura Piazza, Mauro Moresi, Francesco Donsì</w:t>
            </w:r>
          </w:p>
          <w:p w:rsidR="007C1E9C" w:rsidRPr="007E3387" w:rsidRDefault="007C1E9C" w:rsidP="00D43EE7">
            <w:pPr>
              <w:tabs>
                <w:tab w:val="left" w:pos="-108"/>
              </w:tabs>
              <w:spacing w:line="140" w:lineRule="atLeast"/>
              <w:ind w:left="-107"/>
              <w:jc w:val="left"/>
            </w:pPr>
            <w:r w:rsidRPr="007E3387">
              <w:rPr>
                <w:rFonts w:ascii="Tahoma" w:hAnsi="Tahoma" w:cs="Tahoma"/>
                <w:iCs/>
                <w:color w:val="333333"/>
                <w:sz w:val="14"/>
                <w:szCs w:val="14"/>
                <w:lang w:eastAsia="it-IT"/>
              </w:rPr>
              <w:t>Copyright © 2023, AIDIC Servizi S.r.l.</w:t>
            </w:r>
            <w:r w:rsidRPr="007E3387">
              <w:rPr>
                <w:rFonts w:ascii="Tahoma" w:hAnsi="Tahoma" w:cs="Tahoma"/>
                <w:iCs/>
                <w:color w:val="333333"/>
                <w:sz w:val="14"/>
                <w:szCs w:val="14"/>
                <w:lang w:eastAsia="it-IT"/>
              </w:rPr>
              <w:br/>
            </w:r>
            <w:r w:rsidRPr="007E3387">
              <w:rPr>
                <w:rFonts w:ascii="Tahoma" w:hAnsi="Tahoma" w:cs="Tahoma"/>
                <w:b/>
                <w:iCs/>
                <w:color w:val="000000"/>
                <w:sz w:val="14"/>
                <w:szCs w:val="14"/>
                <w:lang w:eastAsia="it-IT"/>
              </w:rPr>
              <w:t>ISBN</w:t>
            </w:r>
            <w:r w:rsidRPr="007E3387">
              <w:rPr>
                <w:rFonts w:ascii="Tahoma" w:hAnsi="Tahoma" w:cs="Tahoma"/>
                <w:iCs/>
                <w:color w:val="000000"/>
                <w:sz w:val="14"/>
                <w:szCs w:val="14"/>
                <w:lang w:eastAsia="it-IT"/>
              </w:rPr>
              <w:t xml:space="preserve"> </w:t>
            </w:r>
            <w:r w:rsidRPr="007E3387">
              <w:rPr>
                <w:rFonts w:ascii="Tahoma" w:hAnsi="Tahoma" w:cs="Tahoma"/>
                <w:sz w:val="14"/>
                <w:szCs w:val="14"/>
              </w:rPr>
              <w:t>978-88-81206-01-4</w:t>
            </w:r>
            <w:r w:rsidRPr="007E3387">
              <w:rPr>
                <w:rFonts w:ascii="Tahoma" w:hAnsi="Tahoma" w:cs="Tahoma"/>
                <w:iCs/>
                <w:color w:val="333333"/>
                <w:sz w:val="14"/>
                <w:szCs w:val="14"/>
                <w:lang w:eastAsia="it-IT"/>
              </w:rPr>
              <w:t xml:space="preserve">; </w:t>
            </w:r>
            <w:r w:rsidRPr="007E3387">
              <w:rPr>
                <w:rFonts w:ascii="Tahoma" w:hAnsi="Tahoma" w:cs="Tahoma"/>
                <w:b/>
                <w:iCs/>
                <w:color w:val="333333"/>
                <w:sz w:val="14"/>
                <w:szCs w:val="14"/>
                <w:lang w:eastAsia="it-IT"/>
              </w:rPr>
              <w:t>ISSN</w:t>
            </w:r>
            <w:r w:rsidRPr="007E3387">
              <w:rPr>
                <w:rFonts w:ascii="Tahoma" w:hAnsi="Tahoma" w:cs="Tahoma"/>
                <w:iCs/>
                <w:color w:val="333333"/>
                <w:sz w:val="14"/>
                <w:szCs w:val="14"/>
                <w:lang w:eastAsia="it-IT"/>
              </w:rPr>
              <w:t xml:space="preserve"> 2283-9216</w:t>
            </w:r>
          </w:p>
        </w:tc>
      </w:tr>
    </w:tbl>
    <w:p w:rsidR="007C1E9C" w:rsidRPr="007E3387" w:rsidRDefault="007C1E9C" w:rsidP="007C1E9C">
      <w:pPr>
        <w:pStyle w:val="CETTitle"/>
        <w:rPr>
          <w:lang w:val="en-US"/>
        </w:rPr>
      </w:pPr>
      <w:r w:rsidRPr="007E3387">
        <w:rPr>
          <w:lang w:val="en-US"/>
        </w:rPr>
        <w:t>Functional properties of legume protein and their application in the de</w:t>
      </w:r>
      <w:r w:rsidR="00594935" w:rsidRPr="007E3387">
        <w:rPr>
          <w:lang w:val="en-US"/>
        </w:rPr>
        <w:t>velopment of a plant-based h</w:t>
      </w:r>
      <w:r w:rsidR="00041B80" w:rsidRPr="007E3387">
        <w:rPr>
          <w:lang w:val="en-US"/>
        </w:rPr>
        <w:t>olla</w:t>
      </w:r>
      <w:r w:rsidRPr="007E3387">
        <w:rPr>
          <w:lang w:val="en-US"/>
        </w:rPr>
        <w:t>ndaise sauce</w:t>
      </w:r>
    </w:p>
    <w:p w:rsidR="00EE5D1E" w:rsidRPr="007E3387" w:rsidRDefault="00EE5D1E" w:rsidP="00EE5D1E">
      <w:pPr>
        <w:pStyle w:val="CETAuthors"/>
      </w:pPr>
      <w:r w:rsidRPr="007E3387">
        <w:t>Lena Johanna Langendörfer</w:t>
      </w:r>
      <w:r w:rsidRPr="007E3387">
        <w:rPr>
          <w:vertAlign w:val="superscript"/>
        </w:rPr>
        <w:t>a,b,</w:t>
      </w:r>
      <w:r w:rsidR="004C4C37" w:rsidRPr="00B57B36">
        <w:t>*</w:t>
      </w:r>
      <w:r w:rsidRPr="007E3387">
        <w:t>, Ariana Wüst</w:t>
      </w:r>
      <w:r w:rsidRPr="007E3387">
        <w:rPr>
          <w:vertAlign w:val="superscript"/>
        </w:rPr>
        <w:t>a</w:t>
      </w:r>
      <w:r w:rsidRPr="007E3387">
        <w:t>, Oliver Hensel</w:t>
      </w:r>
      <w:r w:rsidRPr="007E3387">
        <w:rPr>
          <w:vertAlign w:val="superscript"/>
        </w:rPr>
        <w:t>b</w:t>
      </w:r>
      <w:r w:rsidRPr="007E3387">
        <w:t>, Mamadou Diakité</w:t>
      </w:r>
      <w:r w:rsidRPr="007E3387">
        <w:rPr>
          <w:vertAlign w:val="superscript"/>
        </w:rPr>
        <w:t>a</w:t>
      </w:r>
      <w:r w:rsidRPr="007E3387">
        <w:t xml:space="preserve"> </w:t>
      </w:r>
    </w:p>
    <w:p w:rsidR="00EE5D1E" w:rsidRPr="007E3387" w:rsidRDefault="00EE5D1E" w:rsidP="00EE5D1E">
      <w:pPr>
        <w:pStyle w:val="CETAddress"/>
      </w:pPr>
      <w:r w:rsidRPr="007E3387">
        <w:rPr>
          <w:vertAlign w:val="superscript"/>
        </w:rPr>
        <w:t>a</w:t>
      </w:r>
      <w:r w:rsidRPr="007E3387">
        <w:t xml:space="preserve">Faculty of Organic Agricultural Science, University of Kassel , Nordbahnhofstraße 1a </w:t>
      </w:r>
      <w:r w:rsidRPr="007E3387">
        <w:rPr>
          <w:rStyle w:val="zip"/>
        </w:rPr>
        <w:t xml:space="preserve">37213 </w:t>
      </w:r>
      <w:r w:rsidRPr="007E3387">
        <w:rPr>
          <w:rStyle w:val="city"/>
        </w:rPr>
        <w:t>Witzenhausen</w:t>
      </w:r>
      <w:r w:rsidRPr="007E3387">
        <w:t xml:space="preserve"> </w:t>
      </w:r>
    </w:p>
    <w:p w:rsidR="00EE5D1E" w:rsidRPr="007E3387" w:rsidRDefault="00EE5D1E" w:rsidP="00EE5D1E">
      <w:pPr>
        <w:pStyle w:val="CETAddress"/>
      </w:pPr>
      <w:r w:rsidRPr="007E3387">
        <w:rPr>
          <w:vertAlign w:val="superscript"/>
        </w:rPr>
        <w:t>b</w:t>
      </w:r>
      <w:r w:rsidRPr="007E3387">
        <w:t>Faculty of Food Technology, University of Applied Science Fulda, Leipzigerstr. 123 36037 Fulda</w:t>
      </w:r>
    </w:p>
    <w:p w:rsidR="00EE5D1E" w:rsidRPr="00DE1A28" w:rsidRDefault="0083765D" w:rsidP="0083765D">
      <w:pPr>
        <w:pStyle w:val="CETAddress"/>
      </w:pPr>
      <w:r>
        <w:t>*</w:t>
      </w:r>
      <w:r w:rsidR="00415473">
        <w:t>Coresponding a</w:t>
      </w:r>
      <w:r w:rsidR="00D95F44" w:rsidRPr="00DE1A28">
        <w:t xml:space="preserve">utor: </w:t>
      </w:r>
      <w:hyperlink r:id="rId8" w:history="1">
        <w:r w:rsidR="00DE1A28" w:rsidRPr="00DE1A28">
          <w:rPr>
            <w:rStyle w:val="Hyperlink"/>
            <w:color w:val="auto"/>
            <w:u w:val="none"/>
          </w:rPr>
          <w:t>lena-johanna.langendoerfer@lt.hs-fulda.de</w:t>
        </w:r>
      </w:hyperlink>
      <w:bookmarkStart w:id="0" w:name="_GoBack"/>
      <w:bookmarkEnd w:id="0"/>
    </w:p>
    <w:p w:rsidR="00DE1A28" w:rsidRPr="00DE1A28" w:rsidRDefault="00DE1A28" w:rsidP="00DE1A28">
      <w:pPr>
        <w:pStyle w:val="CETBodytext"/>
      </w:pPr>
    </w:p>
    <w:p w:rsidR="007C1E9C" w:rsidRPr="007E3387" w:rsidRDefault="007C1E9C" w:rsidP="00F41F29">
      <w:pPr>
        <w:pStyle w:val="CETBodytext"/>
      </w:pPr>
      <w:r w:rsidRPr="00415903">
        <w:t xml:space="preserve">Imitating animal-based products using plant-based raw materials is a technological challenge due to the different </w:t>
      </w:r>
      <w:r w:rsidR="00643E8D">
        <w:t xml:space="preserve">technological and </w:t>
      </w:r>
      <w:r w:rsidRPr="00415903">
        <w:t>functional prop</w:t>
      </w:r>
      <w:r w:rsidR="00594935" w:rsidRPr="00415903">
        <w:t>erties of the proteins.</w:t>
      </w:r>
      <w:r w:rsidR="00594935" w:rsidRPr="007E3387">
        <w:t xml:space="preserve"> In </w:t>
      </w:r>
      <w:r w:rsidR="00B850B1" w:rsidRPr="007E3387">
        <w:t xml:space="preserve">plant-based </w:t>
      </w:r>
      <w:r w:rsidR="00594935" w:rsidRPr="007E3387">
        <w:t>h</w:t>
      </w:r>
      <w:r w:rsidR="009673F5" w:rsidRPr="007E3387">
        <w:t>olla</w:t>
      </w:r>
      <w:r w:rsidRPr="007E3387">
        <w:t xml:space="preserve">ndaise sauce s, the egg yolk is often replaced with </w:t>
      </w:r>
      <w:r w:rsidR="00B850B1" w:rsidRPr="007E3387">
        <w:t>carbohydrate-</w:t>
      </w:r>
      <w:r w:rsidRPr="007E3387">
        <w:t>based thickeners</w:t>
      </w:r>
      <w:r w:rsidR="00B850B1" w:rsidRPr="007E3387">
        <w:t xml:space="preserve">, </w:t>
      </w:r>
      <w:r w:rsidRPr="007E3387">
        <w:t xml:space="preserve">although vegetable proteins such as legumes also have </w:t>
      </w:r>
      <w:r w:rsidR="009673F5" w:rsidRPr="007E3387">
        <w:t xml:space="preserve">the </w:t>
      </w:r>
      <w:r w:rsidRPr="007E3387">
        <w:t xml:space="preserve">potential as structuring agents. </w:t>
      </w:r>
      <w:r w:rsidR="00CF6E78">
        <w:t>T</w:t>
      </w:r>
      <w:r w:rsidRPr="007E3387">
        <w:t xml:space="preserve">his study addresses the </w:t>
      </w:r>
      <w:r w:rsidR="00F45141" w:rsidRPr="00F833F8">
        <w:t>techno-</w:t>
      </w:r>
      <w:r w:rsidRPr="00F833F8">
        <w:t xml:space="preserve">functional </w:t>
      </w:r>
      <w:r w:rsidRPr="007E3387">
        <w:t xml:space="preserve">properties of legume protein isolates (soy, pea </w:t>
      </w:r>
      <w:r w:rsidR="00B850B1" w:rsidRPr="007E3387">
        <w:t xml:space="preserve">and </w:t>
      </w:r>
      <w:r w:rsidRPr="007E3387">
        <w:t xml:space="preserve">lupin) and </w:t>
      </w:r>
      <w:r w:rsidR="00594935" w:rsidRPr="007E3387">
        <w:t>their use in a vegetable-based h</w:t>
      </w:r>
      <w:r w:rsidRPr="007E3387">
        <w:t>ollandaise sauce</w:t>
      </w:r>
      <w:r w:rsidRPr="00841DD1">
        <w:t xml:space="preserve">. </w:t>
      </w:r>
      <w:r w:rsidR="00412D50" w:rsidRPr="00841DD1">
        <w:t>The f</w:t>
      </w:r>
      <w:r w:rsidRPr="00841DD1">
        <w:t xml:space="preserve">low properties </w:t>
      </w:r>
      <w:r w:rsidR="00412D50" w:rsidRPr="00841DD1">
        <w:t xml:space="preserve">of the sauces </w:t>
      </w:r>
      <w:r w:rsidR="009673F5" w:rsidRPr="00841DD1">
        <w:t xml:space="preserve">were </w:t>
      </w:r>
      <w:r w:rsidR="00643E8D">
        <w:t xml:space="preserve">characterized using the </w:t>
      </w:r>
      <w:r w:rsidRPr="00841DD1">
        <w:t>rotational rheomet</w:t>
      </w:r>
      <w:r w:rsidR="00001594">
        <w:t>ry</w:t>
      </w:r>
      <w:r w:rsidRPr="00841DD1">
        <w:t xml:space="preserve">. </w:t>
      </w:r>
      <w:r w:rsidR="00835A09">
        <w:t>T</w:t>
      </w:r>
      <w:r w:rsidR="009673F5" w:rsidRPr="00841DD1">
        <w:t xml:space="preserve">he Herschel-Bulkley function was </w:t>
      </w:r>
      <w:r w:rsidRPr="00841DD1">
        <w:t xml:space="preserve">fitted to the flow curves and </w:t>
      </w:r>
      <w:r w:rsidR="00835A09">
        <w:t>o</w:t>
      </w:r>
      <w:r w:rsidRPr="00841DD1">
        <w:t>ne-factor ANOVA and Tukey-Kramer post</w:t>
      </w:r>
      <w:r w:rsidR="0018147F" w:rsidRPr="00841DD1">
        <w:t>-</w:t>
      </w:r>
      <w:r w:rsidRPr="00841DD1">
        <w:t>hoc</w:t>
      </w:r>
      <w:r w:rsidR="0018147F" w:rsidRPr="00841DD1">
        <w:t>-</w:t>
      </w:r>
      <w:r w:rsidRPr="00841DD1">
        <w:t xml:space="preserve">test </w:t>
      </w:r>
      <w:r w:rsidR="00EC026E" w:rsidRPr="00841DD1">
        <w:t xml:space="preserve">were </w:t>
      </w:r>
      <w:r w:rsidRPr="00841DD1">
        <w:t>applied to analy</w:t>
      </w:r>
      <w:r w:rsidR="00302E94" w:rsidRPr="00841DD1">
        <w:t>s</w:t>
      </w:r>
      <w:r w:rsidRPr="00841DD1">
        <w:t>e the</w:t>
      </w:r>
      <w:r w:rsidR="00835A09">
        <w:t xml:space="preserve">results </w:t>
      </w:r>
      <w:r w:rsidR="005875BB" w:rsidRPr="00841DD1">
        <w:t>.</w:t>
      </w:r>
      <w:r w:rsidR="005875BB" w:rsidRPr="007E3387">
        <w:t xml:space="preserve"> </w:t>
      </w:r>
      <w:r w:rsidRPr="007E3387">
        <w:t>Concerning the functional properties, it is noticeable that the protein isolates bind more water than oil except for lupin</w:t>
      </w:r>
      <w:r w:rsidR="00412D50" w:rsidRPr="007E3387">
        <w:t xml:space="preserve">. </w:t>
      </w:r>
      <w:r w:rsidRPr="007E3387">
        <w:t>The emulsion activity index increased mostly because of the heating step (65</w:t>
      </w:r>
      <w:r w:rsidR="00DA261E" w:rsidRPr="007E3387">
        <w:t> </w:t>
      </w:r>
      <w:r w:rsidRPr="007E3387">
        <w:t>°C). Moreover, oil interferes foaming and lupin shows a significant</w:t>
      </w:r>
      <w:r w:rsidR="0027459F" w:rsidRPr="007E3387">
        <w:t>ly</w:t>
      </w:r>
      <w:r w:rsidRPr="007E3387">
        <w:t xml:space="preserve"> higher</w:t>
      </w:r>
      <w:r w:rsidR="00BC6E91" w:rsidRPr="007E3387">
        <w:t xml:space="preserve"> foam capacity</w:t>
      </w:r>
      <w:r w:rsidRPr="007E3387">
        <w:t>.</w:t>
      </w:r>
      <w:r w:rsidR="00BC6E91" w:rsidRPr="007E3387">
        <w:t xml:space="preserve"> </w:t>
      </w:r>
      <w:r w:rsidRPr="007E3387">
        <w:t xml:space="preserve">All </w:t>
      </w:r>
      <w:r w:rsidR="00A431ED" w:rsidRPr="007E3387">
        <w:t>s</w:t>
      </w:r>
      <w:r w:rsidRPr="007E3387">
        <w:t>auce</w:t>
      </w:r>
      <w:r w:rsidR="00FC492F" w:rsidRPr="007E3387">
        <w:t xml:space="preserve">s show shear thinning </w:t>
      </w:r>
      <w:r w:rsidR="00412D50" w:rsidRPr="007E3387">
        <w:t xml:space="preserve">behavior. </w:t>
      </w:r>
      <w:r w:rsidRPr="007E3387">
        <w:t xml:space="preserve">The Herschel-Bulkley model </w:t>
      </w:r>
      <w:r w:rsidR="00F45141">
        <w:t xml:space="preserve"> </w:t>
      </w:r>
      <w:r w:rsidRPr="007E3387">
        <w:t xml:space="preserve">represents a good approximation. </w:t>
      </w:r>
      <w:r w:rsidR="00B156CF">
        <w:t xml:space="preserve">The Herschel-Bulkley parameters are not affected by the different heating steps. </w:t>
      </w:r>
      <w:r w:rsidRPr="007E3387">
        <w:t>The results show that vegetable proteins, such as legumes are quite suitable as a structuring ingredient in hollandaise sauce products, but further experiments are necessary to make more precise statements.</w:t>
      </w:r>
    </w:p>
    <w:p w:rsidR="007C1E9C" w:rsidRPr="007E3387" w:rsidRDefault="007C1E9C" w:rsidP="007C1E9C">
      <w:pPr>
        <w:pStyle w:val="CETHeading1"/>
        <w:rPr>
          <w:lang w:val="en-GB"/>
        </w:rPr>
      </w:pPr>
      <w:r w:rsidRPr="007E3387">
        <w:rPr>
          <w:lang w:val="en-GB"/>
        </w:rPr>
        <w:t>Introduction</w:t>
      </w:r>
    </w:p>
    <w:p w:rsidR="008C1632" w:rsidRDefault="006E6E92" w:rsidP="008C1632">
      <w:pPr>
        <w:spacing w:after="120" w:line="240" w:lineRule="auto"/>
        <w:rPr>
          <w:szCs w:val="18"/>
          <w:lang w:val="en-US"/>
        </w:rPr>
      </w:pPr>
      <w:r>
        <w:rPr>
          <w:rFonts w:cs="Arial"/>
          <w:szCs w:val="18"/>
          <w:lang w:val="en-US"/>
        </w:rPr>
        <w:t>Plant-based products are becoming more and more popular</w:t>
      </w:r>
      <w:r w:rsidR="007C1E9C" w:rsidRPr="007E3387">
        <w:rPr>
          <w:rFonts w:cs="Arial"/>
          <w:szCs w:val="18"/>
          <w:lang w:val="en-US"/>
        </w:rPr>
        <w:t xml:space="preserve">. However, dietary conversion to purely plant-based alternatives is still </w:t>
      </w:r>
      <w:r w:rsidR="00B8097E" w:rsidRPr="007E3387">
        <w:rPr>
          <w:rFonts w:cs="Arial"/>
          <w:szCs w:val="18"/>
          <w:lang w:val="en-US"/>
        </w:rPr>
        <w:t>prevented by</w:t>
      </w:r>
      <w:r w:rsidR="007C1E9C" w:rsidRPr="007E3387">
        <w:rPr>
          <w:rFonts w:cs="Arial"/>
          <w:szCs w:val="18"/>
          <w:lang w:val="en-US"/>
        </w:rPr>
        <w:t xml:space="preserve"> deficiencies in relevant properties </w:t>
      </w:r>
      <w:r w:rsidR="00EA6071" w:rsidRPr="007E3387">
        <w:rPr>
          <w:rFonts w:cs="Arial"/>
          <w:szCs w:val="18"/>
          <w:lang w:val="en-US"/>
        </w:rPr>
        <w:t>s</w:t>
      </w:r>
      <w:r w:rsidR="007C1E9C" w:rsidRPr="007E3387">
        <w:rPr>
          <w:rFonts w:cs="Arial"/>
          <w:szCs w:val="18"/>
          <w:lang w:val="en-US"/>
        </w:rPr>
        <w:t>uch as consistency, taste</w:t>
      </w:r>
      <w:r w:rsidR="00B156CF">
        <w:rPr>
          <w:rFonts w:cs="Arial"/>
          <w:szCs w:val="18"/>
          <w:lang w:val="en-US"/>
        </w:rPr>
        <w:t xml:space="preserve"> </w:t>
      </w:r>
      <w:r w:rsidR="007C1E9C" w:rsidRPr="007E3387">
        <w:rPr>
          <w:rFonts w:cs="Arial"/>
          <w:szCs w:val="18"/>
          <w:lang w:val="en-US"/>
        </w:rPr>
        <w:t xml:space="preserve">and appearance. In order to improve these deficiencies, the functional properties of plant proteins </w:t>
      </w:r>
      <w:r>
        <w:rPr>
          <w:rFonts w:cs="Arial"/>
          <w:szCs w:val="18"/>
          <w:lang w:val="en-US"/>
        </w:rPr>
        <w:t>need to</w:t>
      </w:r>
      <w:r w:rsidR="007C1E9C" w:rsidRPr="007E3387">
        <w:rPr>
          <w:rFonts w:cs="Arial"/>
          <w:szCs w:val="18"/>
          <w:lang w:val="en-US"/>
        </w:rPr>
        <w:t xml:space="preserve"> be</w:t>
      </w:r>
      <w:r w:rsidR="00560816" w:rsidRPr="007E3387">
        <w:rPr>
          <w:rFonts w:cs="Arial"/>
          <w:szCs w:val="18"/>
          <w:lang w:val="en-US"/>
        </w:rPr>
        <w:t xml:space="preserve"> investigated </w:t>
      </w:r>
      <w:r>
        <w:rPr>
          <w:rFonts w:cs="Arial"/>
          <w:szCs w:val="18"/>
          <w:lang w:val="en-US"/>
        </w:rPr>
        <w:t xml:space="preserve">for </w:t>
      </w:r>
      <w:r w:rsidR="007C1E9C" w:rsidRPr="00A4274A">
        <w:rPr>
          <w:rFonts w:cs="Arial"/>
          <w:szCs w:val="18"/>
          <w:lang w:val="en-US"/>
        </w:rPr>
        <w:t xml:space="preserve">their technological properties and their adequate use in </w:t>
      </w:r>
      <w:r w:rsidR="008F0280" w:rsidRPr="00AC4297">
        <w:rPr>
          <w:rFonts w:cs="Arial"/>
          <w:szCs w:val="18"/>
          <w:lang w:val="en-US"/>
        </w:rPr>
        <w:t xml:space="preserve">food product development. </w:t>
      </w:r>
      <w:r w:rsidR="008F0280">
        <w:rPr>
          <w:szCs w:val="18"/>
          <w:lang w:val="en-US"/>
        </w:rPr>
        <w:t xml:space="preserve">According to Siebeck (Siebeck, 1990) the </w:t>
      </w:r>
      <w:r w:rsidR="00594935" w:rsidRPr="007E3387">
        <w:rPr>
          <w:szCs w:val="18"/>
          <w:lang w:val="en-US"/>
        </w:rPr>
        <w:t>basic ingredients of a classic h</w:t>
      </w:r>
      <w:r w:rsidR="007C1E9C" w:rsidRPr="007E3387">
        <w:rPr>
          <w:szCs w:val="18"/>
          <w:lang w:val="en-US"/>
        </w:rPr>
        <w:t xml:space="preserve">ollandaise sauce are </w:t>
      </w:r>
      <w:r w:rsidR="00BC6E91" w:rsidRPr="005C2DF9">
        <w:rPr>
          <w:szCs w:val="18"/>
          <w:lang w:val="en-US"/>
        </w:rPr>
        <w:t xml:space="preserve"> </w:t>
      </w:r>
      <w:r w:rsidR="00BC6E91" w:rsidRPr="007E3387">
        <w:rPr>
          <w:szCs w:val="18"/>
          <w:lang w:val="en-US"/>
        </w:rPr>
        <w:t>egg yolk (21</w:t>
      </w:r>
      <w:r w:rsidR="00994CA0" w:rsidRPr="007E3387">
        <w:rPr>
          <w:szCs w:val="18"/>
          <w:lang w:val="en-US"/>
        </w:rPr>
        <w:t> </w:t>
      </w:r>
      <w:r w:rsidR="00BC6E91" w:rsidRPr="007E3387">
        <w:rPr>
          <w:szCs w:val="18"/>
          <w:lang w:val="en-US"/>
        </w:rPr>
        <w:t xml:space="preserve">%), </w:t>
      </w:r>
      <w:r w:rsidR="007C1E9C" w:rsidRPr="007E3387">
        <w:rPr>
          <w:szCs w:val="18"/>
          <w:lang w:val="en-US"/>
        </w:rPr>
        <w:t>butter (62</w:t>
      </w:r>
      <w:r w:rsidR="00994CA0" w:rsidRPr="007E3387">
        <w:rPr>
          <w:szCs w:val="18"/>
          <w:lang w:val="en-US"/>
        </w:rPr>
        <w:t> </w:t>
      </w:r>
      <w:r w:rsidR="007C1E9C" w:rsidRPr="007E3387">
        <w:rPr>
          <w:szCs w:val="18"/>
          <w:lang w:val="en-US"/>
        </w:rPr>
        <w:t>% fat), water, wine vinegar and some lemon j</w:t>
      </w:r>
      <w:r w:rsidR="00BC6E91" w:rsidRPr="007E3387">
        <w:rPr>
          <w:szCs w:val="18"/>
          <w:lang w:val="en-US"/>
        </w:rPr>
        <w:t xml:space="preserve">uice. The egg yolk coagulates during the </w:t>
      </w:r>
      <w:r w:rsidR="00B850B1" w:rsidRPr="007E3387">
        <w:rPr>
          <w:szCs w:val="18"/>
          <w:lang w:val="en-US"/>
        </w:rPr>
        <w:t xml:space="preserve">preparation and forms the sauce, </w:t>
      </w:r>
      <w:r w:rsidR="00B156CF">
        <w:rPr>
          <w:szCs w:val="18"/>
        </w:rPr>
        <w:t xml:space="preserve">which encloses </w:t>
      </w:r>
      <w:r w:rsidR="00BC6E91" w:rsidRPr="007E3387">
        <w:rPr>
          <w:szCs w:val="18"/>
        </w:rPr>
        <w:t>air bubbles</w:t>
      </w:r>
      <w:r w:rsidR="007713B0" w:rsidRPr="007E3387">
        <w:rPr>
          <w:szCs w:val="18"/>
          <w:lang w:val="en-US"/>
        </w:rPr>
        <w:t>.</w:t>
      </w:r>
      <w:r w:rsidR="003801DA">
        <w:rPr>
          <w:szCs w:val="18"/>
          <w:lang w:val="en-US"/>
        </w:rPr>
        <w:t xml:space="preserve"> </w:t>
      </w:r>
      <w:r w:rsidR="00CE6ECD">
        <w:rPr>
          <w:szCs w:val="18"/>
          <w:lang w:val="en-US"/>
        </w:rPr>
        <w:t xml:space="preserve">Mainly low density lipoproteins of the egg yolk interact </w:t>
      </w:r>
      <w:r w:rsidR="00CE6ECD" w:rsidRPr="00AC4297">
        <w:rPr>
          <w:rStyle w:val="CETBodytextCarattere"/>
        </w:rPr>
        <w:t>with the oil-water interface due to their amphipathic nature and high structural flexibility</w:t>
      </w:r>
      <w:r w:rsidR="009E758B">
        <w:rPr>
          <w:rStyle w:val="CETBodytextCarattere"/>
        </w:rPr>
        <w:t xml:space="preserve"> </w:t>
      </w:r>
      <w:sdt>
        <w:sdtPr>
          <w:rPr>
            <w:rStyle w:val="CETBodytextCarattere"/>
          </w:rPr>
          <w:alias w:val="Don't edit this field"/>
          <w:tag w:val="CitaviPlaceholder#6b7122f6-c9d2-47a4-9a89-bb6075ee93f3"/>
          <w:id w:val="402728482"/>
          <w:placeholder>
            <w:docPart w:val="DefaultPlaceholder_-1854013440"/>
          </w:placeholder>
        </w:sdtPr>
        <w:sdtEndPr>
          <w:rPr>
            <w:rStyle w:val="CETBodytextCarattere"/>
          </w:rPr>
        </w:sdtEndPr>
        <w:sdtContent>
          <w:r w:rsidR="009E758B">
            <w:rPr>
              <w:rStyle w:val="CETBodytextCarattere"/>
            </w:rPr>
            <w:fldChar w:fldCharType="begin"/>
          </w:r>
          <w:r w:rsidR="009E758B">
            <w:rPr>
              <w:rStyle w:val="CETBodytextCarattere"/>
            </w:rPr>
            <w:instrText>ADDIN CitaviPlaceholder{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}</w:instrText>
          </w:r>
          <w:r w:rsidR="009E758B">
            <w:rPr>
              <w:rStyle w:val="CETBodytextCarattere"/>
            </w:rPr>
            <w:fldChar w:fldCharType="separate"/>
          </w:r>
          <w:r w:rsidR="009E758B">
            <w:rPr>
              <w:rStyle w:val="CETBodytextCarattere"/>
            </w:rPr>
            <w:t>(Ibanoglu and Erçelebi, 2007)</w:t>
          </w:r>
          <w:r w:rsidR="009E758B">
            <w:rPr>
              <w:rStyle w:val="CETBodytextCarattere"/>
            </w:rPr>
            <w:fldChar w:fldCharType="end"/>
          </w:r>
        </w:sdtContent>
      </w:sdt>
      <w:r w:rsidR="009E758B">
        <w:rPr>
          <w:rStyle w:val="CETBodytextCarattere"/>
        </w:rPr>
        <w:t xml:space="preserve">. </w:t>
      </w:r>
      <w:r w:rsidR="00CE6ECD" w:rsidRPr="00AC4297">
        <w:rPr>
          <w:rStyle w:val="CETBodytextCarattere"/>
        </w:rPr>
        <w:t>The proteins form a stable film around the oil droplets which protects against c</w:t>
      </w:r>
      <w:r w:rsidR="003957E3" w:rsidRPr="003957E3">
        <w:rPr>
          <w:rStyle w:val="CETBodytextCarattere"/>
        </w:rPr>
        <w:t>oalescence and phase separation</w:t>
      </w:r>
      <w:r w:rsidR="003957E3">
        <w:rPr>
          <w:rStyle w:val="CETBodytextCarattere"/>
        </w:rPr>
        <w:t xml:space="preserve"> </w:t>
      </w:r>
      <w:sdt>
        <w:sdtPr>
          <w:rPr>
            <w:rStyle w:val="CETBodytextCarattere"/>
          </w:rPr>
          <w:alias w:val="Don't edit this field"/>
          <w:tag w:val="CitaviPlaceholder#88184dcc-47c3-4cb7-83d7-908b651817fa"/>
          <w:id w:val="1901627386"/>
          <w:placeholder>
            <w:docPart w:val="DefaultPlaceholder_-1854013440"/>
          </w:placeholder>
        </w:sdtPr>
        <w:sdtEndPr>
          <w:rPr>
            <w:rStyle w:val="CETBodytextCarattere"/>
          </w:rPr>
        </w:sdtEndPr>
        <w:sdtContent>
          <w:r w:rsidR="003957E3">
            <w:rPr>
              <w:rStyle w:val="CETBodytextCarattere"/>
            </w:rPr>
            <w:fldChar w:fldCharType="begin"/>
          </w:r>
          <w:r w:rsidR="003957E3">
            <w:rPr>
              <w:rStyle w:val="CETBodytextCarattere"/>
            </w:rPr>
            <w:instrText>ADDIN CitaviPlaceholder{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}</w:instrText>
          </w:r>
          <w:r w:rsidR="003957E3">
            <w:rPr>
              <w:rStyle w:val="CETBodytextCarattere"/>
            </w:rPr>
            <w:fldChar w:fldCharType="separate"/>
          </w:r>
          <w:r w:rsidR="003957E3">
            <w:rPr>
              <w:rStyle w:val="CETBodytextCarattere"/>
            </w:rPr>
            <w:t>(Kiosseoglou, 2003)</w:t>
          </w:r>
          <w:r w:rsidR="003957E3">
            <w:rPr>
              <w:rStyle w:val="CETBodytextCarattere"/>
            </w:rPr>
            <w:fldChar w:fldCharType="end"/>
          </w:r>
        </w:sdtContent>
      </w:sdt>
      <w:r w:rsidR="003957E3">
        <w:rPr>
          <w:rStyle w:val="CETBodytextCarattere"/>
        </w:rPr>
        <w:t>.</w:t>
      </w:r>
      <w:r w:rsidR="00CE6ECD" w:rsidRPr="00AC4297">
        <w:rPr>
          <w:rStyle w:val="CETBodytextCarattere"/>
        </w:rPr>
        <w:t xml:space="preserve"> These str</w:t>
      </w:r>
      <w:r w:rsidR="00D6236C" w:rsidRPr="00D6236C">
        <w:rPr>
          <w:rStyle w:val="CETBodytextCarattere"/>
        </w:rPr>
        <w:t>ong emulsion-forming and-</w:t>
      </w:r>
      <w:r w:rsidR="00CE6ECD" w:rsidRPr="00AC4297">
        <w:rPr>
          <w:rStyle w:val="CETBodytextCarattere"/>
        </w:rPr>
        <w:t xml:space="preserve">stabilizing properties are difficult to mimic. </w:t>
      </w:r>
      <w:r w:rsidR="009E758B" w:rsidRPr="009E758B">
        <w:rPr>
          <w:rStyle w:val="CETBodytextCarattere"/>
        </w:rPr>
        <w:t xml:space="preserve">According to </w:t>
      </w:r>
      <w:sdt>
        <w:sdtPr>
          <w:rPr>
            <w:rStyle w:val="CETBodytextCarattere"/>
          </w:rPr>
          <w:alias w:val="Don't edit this field"/>
          <w:tag w:val="CitaviPlaceholder#b47861fa-a278-4a70-8e6f-61e89e4ab33e"/>
          <w:id w:val="900562265"/>
          <w:placeholder>
            <w:docPart w:val="DefaultPlaceholder_-1854013440"/>
          </w:placeholder>
        </w:sdtPr>
        <w:sdtEndPr>
          <w:rPr>
            <w:rStyle w:val="CETBodytextCarattere"/>
          </w:rPr>
        </w:sdtEndPr>
        <w:sdtContent>
          <w:r w:rsidR="009E758B">
            <w:rPr>
              <w:rStyle w:val="CETBodytextCarattere"/>
            </w:rPr>
            <w:fldChar w:fldCharType="begin"/>
          </w:r>
          <w:r w:rsidR="009E758B">
            <w:rPr>
              <w:rStyle w:val="CETBodytextCarattere"/>
            </w:rPr>
            <w:instrText>ADDIN CitaviPlaceholder{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}</w:instrText>
          </w:r>
          <w:r w:rsidR="009E758B">
            <w:rPr>
              <w:rStyle w:val="CETBodytextCarattere"/>
            </w:rPr>
            <w:fldChar w:fldCharType="separate"/>
          </w:r>
          <w:r w:rsidR="009E758B">
            <w:rPr>
              <w:rStyle w:val="CETBodytextCarattere"/>
            </w:rPr>
            <w:t>(Wong and Kitts, 2003)</w:t>
          </w:r>
          <w:r w:rsidR="009E758B">
            <w:rPr>
              <w:rStyle w:val="CETBodytextCarattere"/>
            </w:rPr>
            <w:fldChar w:fldCharType="end"/>
          </w:r>
        </w:sdtContent>
      </w:sdt>
      <w:r w:rsidR="009E758B" w:rsidRPr="009E758B">
        <w:rPr>
          <w:rStyle w:val="CETBodytextCarattere"/>
        </w:rPr>
        <w:t>.</w:t>
      </w:r>
      <w:r w:rsidR="00CE6ECD" w:rsidRPr="00AC4297">
        <w:rPr>
          <w:rStyle w:val="CETBodytextCarattere"/>
        </w:rPr>
        <w:t xml:space="preserve"> the egg yolk shows the best emulsion properties compared with milk and soyproteins.</w:t>
      </w:r>
      <w:r w:rsidR="00CE6ECD">
        <w:rPr>
          <w:rFonts w:ascii="Segoe UI" w:hAnsi="Segoe UI" w:cs="Segoe UI"/>
          <w:szCs w:val="18"/>
          <w:lang w:val="en-US"/>
        </w:rPr>
        <w:t xml:space="preserve"> </w:t>
      </w:r>
      <w:r w:rsidR="0027459F" w:rsidRPr="0075723F">
        <w:rPr>
          <w:szCs w:val="18"/>
          <w:lang w:val="en-US"/>
        </w:rPr>
        <w:t>The high-</w:t>
      </w:r>
      <w:r w:rsidR="007C1E9C" w:rsidRPr="0075723F">
        <w:rPr>
          <w:szCs w:val="18"/>
          <w:lang w:val="en-US"/>
        </w:rPr>
        <w:t xml:space="preserve">quality ingredients and the complicated production result in expensive production costs. Due to this, the industrial substitutes consist mainly of water, vegetable oil, </w:t>
      </w:r>
      <w:r w:rsidR="007713B0" w:rsidRPr="0075723F">
        <w:rPr>
          <w:szCs w:val="18"/>
          <w:lang w:val="en-US"/>
        </w:rPr>
        <w:t xml:space="preserve">less </w:t>
      </w:r>
      <w:r w:rsidR="0027459F" w:rsidRPr="0075723F">
        <w:rPr>
          <w:szCs w:val="18"/>
          <w:lang w:val="en-US"/>
        </w:rPr>
        <w:t xml:space="preserve">egg yolk, </w:t>
      </w:r>
      <w:r w:rsidR="007C1E9C" w:rsidRPr="0075723F">
        <w:rPr>
          <w:szCs w:val="18"/>
          <w:lang w:val="en-US"/>
        </w:rPr>
        <w:t xml:space="preserve">and </w:t>
      </w:r>
      <w:r w:rsidR="0027459F" w:rsidRPr="0075723F">
        <w:rPr>
          <w:szCs w:val="18"/>
          <w:lang w:val="en-US"/>
        </w:rPr>
        <w:t>carbohydrate-</w:t>
      </w:r>
      <w:r w:rsidR="007713B0" w:rsidRPr="0075723F">
        <w:rPr>
          <w:szCs w:val="18"/>
          <w:lang w:val="en-US"/>
        </w:rPr>
        <w:t xml:space="preserve">based </w:t>
      </w:r>
      <w:r w:rsidR="007C1E9C" w:rsidRPr="0075723F">
        <w:rPr>
          <w:szCs w:val="18"/>
          <w:lang w:val="en-US"/>
        </w:rPr>
        <w:t>thickeners</w:t>
      </w:r>
      <w:r w:rsidR="007713B0" w:rsidRPr="0075723F">
        <w:rPr>
          <w:szCs w:val="18"/>
          <w:lang w:val="en-US"/>
        </w:rPr>
        <w:t>, whereby the plant-based alternatives do not contain egg yolk</w:t>
      </w:r>
      <w:r w:rsidR="007713B0" w:rsidRPr="00D0003D">
        <w:rPr>
          <w:szCs w:val="18"/>
          <w:lang w:val="en-US"/>
        </w:rPr>
        <w:t>.</w:t>
      </w:r>
      <w:r w:rsidR="00D0003D" w:rsidRPr="00AC4297">
        <w:rPr>
          <w:szCs w:val="18"/>
          <w:lang w:val="en-US"/>
        </w:rPr>
        <w:t xml:space="preserve"> Legumes are rarely used as structuring substance </w:t>
      </w:r>
      <w:r w:rsidR="007C1E9C" w:rsidRPr="00BF65B6">
        <w:rPr>
          <w:szCs w:val="18"/>
          <w:lang w:val="en-US"/>
        </w:rPr>
        <w:t xml:space="preserve">, although </w:t>
      </w:r>
      <w:r w:rsidR="00FC18EF" w:rsidRPr="00BF65B6">
        <w:rPr>
          <w:szCs w:val="18"/>
          <w:lang w:val="en-US"/>
        </w:rPr>
        <w:t xml:space="preserve">there is sufficient literature about their </w:t>
      </w:r>
      <w:r w:rsidR="00D0003D" w:rsidRPr="00AC4297">
        <w:rPr>
          <w:szCs w:val="18"/>
          <w:lang w:val="en-US"/>
        </w:rPr>
        <w:t>techno-</w:t>
      </w:r>
      <w:r w:rsidR="00FC18EF" w:rsidRPr="00D0003D">
        <w:rPr>
          <w:szCs w:val="18"/>
          <w:lang w:val="en-US"/>
        </w:rPr>
        <w:t xml:space="preserve">functional properties </w:t>
      </w:r>
      <w:sdt>
        <w:sdtPr>
          <w:rPr>
            <w:szCs w:val="18"/>
            <w:lang w:val="de-DE"/>
          </w:rPr>
          <w:alias w:val="Don't edit this field"/>
          <w:tag w:val="CitaviPlaceholder#8c7eeb05-4fa8-4a61-b54e-f94ffe3696e3"/>
          <w:id w:val="237530361"/>
          <w:placeholder>
            <w:docPart w:val="D5F9C971980042F69557255FE59D015C"/>
          </w:placeholder>
        </w:sdtPr>
        <w:sdtEndPr/>
        <w:sdtContent>
          <w:r w:rsidR="00FC18EF" w:rsidRPr="00D0003D">
            <w:rPr>
              <w:szCs w:val="18"/>
              <w:lang w:val="de-DE"/>
            </w:rPr>
            <w:fldChar w:fldCharType="begin"/>
          </w:r>
          <w:r w:rsidR="00FC18EF" w:rsidRPr="00D0003D">
            <w:rPr>
              <w:szCs w:val="18"/>
              <w:lang w:val="en-US"/>
            </w:rPr>
            <w:instrText>ADDIN CitaviPlaceholder{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}</w:instrText>
          </w:r>
          <w:r w:rsidR="00FC18EF" w:rsidRPr="00D0003D">
            <w:rPr>
              <w:szCs w:val="18"/>
              <w:lang w:val="de-DE"/>
            </w:rPr>
            <w:fldChar w:fldCharType="separate"/>
          </w:r>
          <w:r w:rsidR="00FC18EF" w:rsidRPr="00D0003D">
            <w:rPr>
              <w:szCs w:val="18"/>
              <w:lang w:val="en-US"/>
            </w:rPr>
            <w:t>(Kinsella, 1979)</w:t>
          </w:r>
          <w:r w:rsidR="00FC18EF" w:rsidRPr="00D0003D">
            <w:rPr>
              <w:szCs w:val="18"/>
              <w:lang w:val="de-DE"/>
            </w:rPr>
            <w:fldChar w:fldCharType="end"/>
          </w:r>
        </w:sdtContent>
      </w:sdt>
      <w:r w:rsidR="00FC18EF" w:rsidRPr="00D0003D">
        <w:rPr>
          <w:szCs w:val="18"/>
          <w:lang w:val="en-US"/>
        </w:rPr>
        <w:t xml:space="preserve"> </w:t>
      </w:r>
      <w:sdt>
        <w:sdtPr>
          <w:rPr>
            <w:szCs w:val="18"/>
            <w:lang w:val="en-US"/>
          </w:rPr>
          <w:alias w:val="Don't edit this field"/>
          <w:tag w:val="CitaviPlaceholder#9eae4673-d310-4fe5-9e9f-91a98368cb24"/>
          <w:id w:val="-874691325"/>
          <w:placeholder>
            <w:docPart w:val="D5F9C971980042F69557255FE59D015C"/>
          </w:placeholder>
        </w:sdtPr>
        <w:sdtEndPr/>
        <w:sdtContent>
          <w:r w:rsidR="00FC18EF" w:rsidRPr="00D0003D">
            <w:rPr>
              <w:szCs w:val="18"/>
              <w:lang w:val="en-US"/>
            </w:rPr>
            <w:fldChar w:fldCharType="begin"/>
          </w:r>
          <w:r w:rsidR="00FC18EF" w:rsidRPr="00D0003D">
            <w:rPr>
              <w:szCs w:val="18"/>
              <w:lang w:val="en-US"/>
            </w:rPr>
            <w:instrText>ADDIN CitaviPlaceholder{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}</w:instrText>
          </w:r>
          <w:r w:rsidR="00FC18EF" w:rsidRPr="00D0003D">
            <w:rPr>
              <w:szCs w:val="18"/>
              <w:lang w:val="en-US"/>
            </w:rPr>
            <w:fldChar w:fldCharType="separate"/>
          </w:r>
          <w:r w:rsidR="00FC18EF" w:rsidRPr="00D0003D">
            <w:rPr>
              <w:szCs w:val="18"/>
              <w:lang w:val="en-US"/>
            </w:rPr>
            <w:t>(Lam et al., 2018)</w:t>
          </w:r>
          <w:r w:rsidR="00FC18EF" w:rsidRPr="00D0003D">
            <w:rPr>
              <w:szCs w:val="18"/>
              <w:lang w:val="en-US"/>
            </w:rPr>
            <w:fldChar w:fldCharType="end"/>
          </w:r>
        </w:sdtContent>
      </w:sdt>
      <w:r w:rsidR="00FC18EF" w:rsidRPr="00D0003D">
        <w:rPr>
          <w:szCs w:val="18"/>
          <w:lang w:val="en-US"/>
        </w:rPr>
        <w:t xml:space="preserve"> </w:t>
      </w:r>
      <w:sdt>
        <w:sdtPr>
          <w:rPr>
            <w:szCs w:val="18"/>
            <w:lang w:val="en-US"/>
          </w:rPr>
          <w:alias w:val="Don't edit this field"/>
          <w:tag w:val="CitaviPlaceholder#4870f27c-c13a-40ba-aefb-dc59ae0c2608"/>
          <w:id w:val="-27031618"/>
          <w:placeholder>
            <w:docPart w:val="D5F9C971980042F69557255FE59D015C"/>
          </w:placeholder>
        </w:sdtPr>
        <w:sdtEndPr/>
        <w:sdtContent>
          <w:r w:rsidR="00FC18EF" w:rsidRPr="00D0003D">
            <w:rPr>
              <w:szCs w:val="18"/>
              <w:lang w:val="en-US"/>
            </w:rPr>
            <w:fldChar w:fldCharType="begin"/>
          </w:r>
          <w:r w:rsidR="00FC18EF" w:rsidRPr="00D0003D">
            <w:rPr>
              <w:szCs w:val="18"/>
              <w:lang w:val="en-US"/>
            </w:rPr>
            <w:instrText>ADDIN CitaviPlaceholder{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}</w:instrText>
          </w:r>
          <w:r w:rsidR="00FC18EF" w:rsidRPr="00D0003D">
            <w:rPr>
              <w:szCs w:val="18"/>
              <w:lang w:val="en-US"/>
            </w:rPr>
            <w:fldChar w:fldCharType="separate"/>
          </w:r>
          <w:r w:rsidR="00FC18EF" w:rsidRPr="00D0003D">
            <w:rPr>
              <w:szCs w:val="18"/>
              <w:lang w:val="en-US"/>
            </w:rPr>
            <w:t>(Lo et al., 2021)</w:t>
          </w:r>
          <w:r w:rsidR="00FC18EF" w:rsidRPr="00D0003D">
            <w:rPr>
              <w:szCs w:val="18"/>
              <w:lang w:val="en-US"/>
            </w:rPr>
            <w:fldChar w:fldCharType="end"/>
          </w:r>
        </w:sdtContent>
      </w:sdt>
      <w:r w:rsidR="00391DC5" w:rsidRPr="00D0003D">
        <w:rPr>
          <w:szCs w:val="18"/>
          <w:lang w:val="en-US"/>
        </w:rPr>
        <w:t xml:space="preserve"> </w:t>
      </w:r>
      <w:r w:rsidR="00D0003D">
        <w:rPr>
          <w:szCs w:val="18"/>
          <w:lang w:val="en-US"/>
        </w:rPr>
        <w:t xml:space="preserve">In contrast, there is a large gap in the literature regarding the use of legumes in sauces an their rheological properties. </w:t>
      </w:r>
      <w:r w:rsidR="00D0003D" w:rsidRPr="00D0003D">
        <w:rPr>
          <w:szCs w:val="18"/>
          <w:lang w:val="en-US"/>
        </w:rPr>
        <w:t>This raises the question of whether legumes show potential in terms of use in emulsion-based sauces, such as hollandaise sauce, and imitating the properties of egg yolk.</w:t>
      </w:r>
      <w:r w:rsidR="008C1632">
        <w:rPr>
          <w:szCs w:val="18"/>
          <w:lang w:val="en-US"/>
        </w:rPr>
        <w:t xml:space="preserve"> </w:t>
      </w:r>
    </w:p>
    <w:p w:rsidR="00F41F29" w:rsidRPr="008C1632" w:rsidRDefault="00D0003D" w:rsidP="008C1632">
      <w:pPr>
        <w:spacing w:after="120" w:line="240" w:lineRule="auto"/>
      </w:pPr>
      <w:r>
        <w:rPr>
          <w:szCs w:val="18"/>
          <w:lang w:val="en-US"/>
        </w:rPr>
        <w:t>So,</w:t>
      </w:r>
      <w:r w:rsidR="007C1E9C" w:rsidRPr="007E3387">
        <w:rPr>
          <w:szCs w:val="18"/>
          <w:lang w:val="en-US"/>
        </w:rPr>
        <w:t>this study deals with the functional properties of th</w:t>
      </w:r>
      <w:r w:rsidR="007713B0" w:rsidRPr="007E3387">
        <w:rPr>
          <w:szCs w:val="18"/>
          <w:lang w:val="en-US"/>
        </w:rPr>
        <w:t xml:space="preserve">ree commercial legume protein isolates </w:t>
      </w:r>
      <w:r w:rsidR="007C1E9C" w:rsidRPr="007E3387">
        <w:rPr>
          <w:szCs w:val="18"/>
          <w:lang w:val="en-US"/>
        </w:rPr>
        <w:t>and their use in the development of a plant-based hollandaise</w:t>
      </w:r>
      <w:r w:rsidR="00594935" w:rsidRPr="007E3387">
        <w:rPr>
          <w:szCs w:val="18"/>
          <w:lang w:val="en-US"/>
        </w:rPr>
        <w:t xml:space="preserve"> sauce</w:t>
      </w:r>
      <w:r w:rsidR="007C1E9C" w:rsidRPr="007E3387">
        <w:rPr>
          <w:szCs w:val="18"/>
          <w:lang w:val="en-US"/>
        </w:rPr>
        <w:t xml:space="preserve">. </w:t>
      </w:r>
      <w:r w:rsidR="007C1E9C" w:rsidRPr="007E3387">
        <w:rPr>
          <w:szCs w:val="18"/>
        </w:rPr>
        <w:t>Furthermore, the flow properties of commercially avai</w:t>
      </w:r>
      <w:r w:rsidR="00B850B1" w:rsidRPr="007E3387">
        <w:rPr>
          <w:szCs w:val="18"/>
        </w:rPr>
        <w:t xml:space="preserve">lable sauces were </w:t>
      </w:r>
      <w:r w:rsidR="00594935" w:rsidRPr="007E3387">
        <w:rPr>
          <w:szCs w:val="18"/>
        </w:rPr>
        <w:t xml:space="preserve">compared with </w:t>
      </w:r>
      <w:r w:rsidR="00F41F29" w:rsidRPr="007E3387">
        <w:rPr>
          <w:szCs w:val="18"/>
        </w:rPr>
        <w:t>hollandaise</w:t>
      </w:r>
      <w:r w:rsidR="00594935" w:rsidRPr="007E3387">
        <w:rPr>
          <w:szCs w:val="18"/>
        </w:rPr>
        <w:t xml:space="preserve"> sauce</w:t>
      </w:r>
      <w:r w:rsidR="00B850B1" w:rsidRPr="007E3387">
        <w:rPr>
          <w:szCs w:val="18"/>
        </w:rPr>
        <w:t xml:space="preserve"> samples</w:t>
      </w:r>
      <w:r w:rsidR="00F41F29" w:rsidRPr="007E3387">
        <w:rPr>
          <w:szCs w:val="18"/>
        </w:rPr>
        <w:t xml:space="preserve">, which contain legume proteins as </w:t>
      </w:r>
      <w:r w:rsidR="0027459F" w:rsidRPr="007E3387">
        <w:rPr>
          <w:szCs w:val="18"/>
        </w:rPr>
        <w:t xml:space="preserve">a </w:t>
      </w:r>
      <w:r w:rsidR="00F41F29" w:rsidRPr="007E3387">
        <w:rPr>
          <w:szCs w:val="18"/>
        </w:rPr>
        <w:t xml:space="preserve">structuring agent. </w:t>
      </w:r>
    </w:p>
    <w:p w:rsidR="00F41F29" w:rsidRPr="007E3387" w:rsidRDefault="00226C97" w:rsidP="00F41F29">
      <w:pPr>
        <w:pStyle w:val="CETHeading1"/>
      </w:pPr>
      <w:r w:rsidRPr="007E3387">
        <w:lastRenderedPageBreak/>
        <w:t>Material &amp; Method</w:t>
      </w:r>
      <w:r w:rsidR="00F41F29" w:rsidRPr="007E3387">
        <w:t>s</w:t>
      </w:r>
    </w:p>
    <w:p w:rsidR="005C208C" w:rsidRPr="007E3387" w:rsidRDefault="00D35F33" w:rsidP="00F41F29">
      <w:pPr>
        <w:pStyle w:val="CETBodytext"/>
      </w:pPr>
      <w:r w:rsidRPr="007E3387" w:rsidDel="00F32F6E">
        <w:t xml:space="preserve"> </w:t>
      </w:r>
      <w:r w:rsidR="00F32F6E">
        <w:t>C</w:t>
      </w:r>
      <w:r w:rsidR="007C1E9C" w:rsidRPr="007E3387">
        <w:t xml:space="preserve">ommercial protein isolates </w:t>
      </w:r>
      <w:r w:rsidR="00F32F6E">
        <w:t>such as:</w:t>
      </w:r>
      <w:r w:rsidR="007C1E9C" w:rsidRPr="007E3387">
        <w:t xml:space="preserve"> </w:t>
      </w:r>
      <w:r w:rsidR="00560816" w:rsidRPr="007E3387">
        <w:t>s</w:t>
      </w:r>
      <w:r w:rsidR="007C1E9C" w:rsidRPr="007E3387">
        <w:t xml:space="preserve">oy protein isolate (SPI; VEGACON 90 KK; EUROSOY) </w:t>
      </w:r>
      <w:r w:rsidR="0027459F" w:rsidRPr="007E3387">
        <w:t>FH Diedrichs &amp; Ludwig Post GmbH</w:t>
      </w:r>
      <w:r w:rsidR="007C1E9C" w:rsidRPr="007E3387">
        <w:t xml:space="preserve">, </w:t>
      </w:r>
      <w:r w:rsidR="00455368" w:rsidRPr="007E3387">
        <w:t>p</w:t>
      </w:r>
      <w:r w:rsidR="007C1E9C" w:rsidRPr="007E3387">
        <w:t xml:space="preserve">ea protein isolate (PPI; Pisane M9, Cosucra) and </w:t>
      </w:r>
      <w:r w:rsidR="00455368" w:rsidRPr="007E3387">
        <w:t>l</w:t>
      </w:r>
      <w:r w:rsidR="007C1E9C" w:rsidRPr="007E3387">
        <w:t xml:space="preserve">upin protein isolate (LPI, Lupin protein </w:t>
      </w:r>
      <w:r w:rsidR="001B4CD7" w:rsidRPr="007E3387">
        <w:t>isolate spray dried Pro Lupin)</w:t>
      </w:r>
      <w:r w:rsidR="00B7179F">
        <w:t xml:space="preserve"> </w:t>
      </w:r>
      <w:r w:rsidR="009C1BC2">
        <w:t xml:space="preserve">were </w:t>
      </w:r>
      <w:r w:rsidR="00B7179F">
        <w:t>purchased</w:t>
      </w:r>
      <w:r w:rsidR="001B4CD7" w:rsidRPr="007E3387">
        <w:t xml:space="preserve">. Furthermore, </w:t>
      </w:r>
      <w:r w:rsidR="00D56741" w:rsidRPr="007E3387">
        <w:t>s</w:t>
      </w:r>
      <w:r w:rsidR="007C1E9C" w:rsidRPr="007E3387">
        <w:t xml:space="preserve">unflower oil (Cuisine Noblesse) </w:t>
      </w:r>
      <w:r w:rsidR="00146BF6">
        <w:t xml:space="preserve">was </w:t>
      </w:r>
      <w:r w:rsidR="007C1E9C" w:rsidRPr="007E3387">
        <w:t>o</w:t>
      </w:r>
      <w:r w:rsidR="001B4CD7" w:rsidRPr="007E3387">
        <w:t xml:space="preserve">btained from a local wholesaler, </w:t>
      </w:r>
      <w:r w:rsidR="007C1E9C" w:rsidRPr="007E3387">
        <w:t>and rap</w:t>
      </w:r>
      <w:r w:rsidR="00212C3C" w:rsidRPr="007E3387">
        <w:t>e</w:t>
      </w:r>
      <w:r w:rsidR="001B4CD7" w:rsidRPr="007E3387">
        <w:t xml:space="preserve"> oil (Bellasan) from </w:t>
      </w:r>
      <w:r w:rsidR="007C1E9C" w:rsidRPr="007E3387">
        <w:t>food retail</w:t>
      </w:r>
      <w:r w:rsidR="002C0449" w:rsidRPr="007E3387">
        <w:t xml:space="preserve">. Reference </w:t>
      </w:r>
      <w:r w:rsidR="001B4CD7" w:rsidRPr="007E3387">
        <w:t>products (Sauce Ha</w:t>
      </w:r>
      <w:r w:rsidR="007C1E9C" w:rsidRPr="007E3387">
        <w:t>llondaise): THOMY – Geniesser Hollandaise (H), THOMY - Les Sauces Ho</w:t>
      </w:r>
      <w:r w:rsidR="004843B2" w:rsidRPr="007E3387">
        <w:t xml:space="preserve">llandaise Vegan (V), Bioland </w:t>
      </w:r>
      <w:r w:rsidR="00F05EA5" w:rsidRPr="007E3387">
        <w:t>–</w:t>
      </w:r>
      <w:r w:rsidR="004843B2" w:rsidRPr="007E3387">
        <w:t xml:space="preserve"> </w:t>
      </w:r>
      <w:r w:rsidR="007C1E9C" w:rsidRPr="007E3387">
        <w:t>Emil</w:t>
      </w:r>
      <w:r w:rsidR="00F05EA5" w:rsidRPr="007E3387">
        <w:t>’</w:t>
      </w:r>
      <w:r w:rsidR="007C1E9C" w:rsidRPr="007E3387">
        <w:t xml:space="preserve">s </w:t>
      </w:r>
      <w:r w:rsidR="004843B2" w:rsidRPr="007E3387">
        <w:t>plant</w:t>
      </w:r>
      <w:r w:rsidR="0031168E" w:rsidRPr="007E3387">
        <w:t>-</w:t>
      </w:r>
      <w:r w:rsidR="004843B2" w:rsidRPr="007E3387">
        <w:t xml:space="preserve">based </w:t>
      </w:r>
      <w:r w:rsidR="007C1E9C" w:rsidRPr="007E3387">
        <w:t>Hollandaise</w:t>
      </w:r>
      <w:r w:rsidR="004843B2" w:rsidRPr="007E3387">
        <w:t xml:space="preserve"> (E), </w:t>
      </w:r>
      <w:r w:rsidR="007C1E9C" w:rsidRPr="007E3387">
        <w:t>THOMY -</w:t>
      </w:r>
      <w:r w:rsidR="001B4CD7" w:rsidRPr="007E3387">
        <w:t xml:space="preserve"> Les Sauces Hollandaise lactose-free (LA) are </w:t>
      </w:r>
      <w:r w:rsidR="007C1E9C" w:rsidRPr="007E3387">
        <w:t>purchased from food retail.</w:t>
      </w:r>
    </w:p>
    <w:p w:rsidR="00B75AD1" w:rsidRPr="007E3387" w:rsidRDefault="00B7179F" w:rsidP="00F41F29">
      <w:pPr>
        <w:pStyle w:val="CETBodytext"/>
      </w:pPr>
      <w:r>
        <w:t>W</w:t>
      </w:r>
      <w:r w:rsidR="00CF0D74" w:rsidRPr="007E3387">
        <w:t>a</w:t>
      </w:r>
      <w:r w:rsidR="00A308C0" w:rsidRPr="007E3387">
        <w:t>ter-</w:t>
      </w:r>
      <w:r>
        <w:t>and oil-</w:t>
      </w:r>
      <w:r w:rsidR="00A308C0" w:rsidRPr="007E3387">
        <w:t>holding capacity (WHC</w:t>
      </w:r>
      <w:r>
        <w:t>/OHC)</w:t>
      </w:r>
      <w:r w:rsidR="00A308C0" w:rsidRPr="007E3387">
        <w:t xml:space="preserve">) </w:t>
      </w:r>
      <w:r w:rsidR="001B4CD7" w:rsidRPr="007E3387">
        <w:t>were</w:t>
      </w:r>
      <w:r w:rsidR="00A308C0" w:rsidRPr="007E3387">
        <w:t xml:space="preserve"> determined using the method of</w:t>
      </w:r>
      <w:r w:rsidR="0056212F" w:rsidRPr="007E3387">
        <w:t xml:space="preserve"> </w:t>
      </w:r>
      <w:sdt>
        <w:sdtPr>
          <w:alias w:val="Don't edit this field"/>
          <w:tag w:val="CitaviPlaceholder#a3f5572a-5a22-44ad-a962-e6d65e705ba3"/>
          <w:id w:val="-2041123156"/>
          <w:placeholder>
            <w:docPart w:val="DefaultPlaceholder_-1854013440"/>
          </w:placeholder>
        </w:sdtPr>
        <w:sdtEndPr/>
        <w:sdtContent>
          <w:r w:rsidR="0056212F" w:rsidRPr="007E3387">
            <w:fldChar w:fldCharType="begin"/>
          </w:r>
          <w:r w:rsidR="001F7CA1">
            <w:instrText>ADDIN CitaviPlaceholder{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}</w:instrText>
          </w:r>
          <w:r w:rsidR="0056212F" w:rsidRPr="007E3387">
            <w:fldChar w:fldCharType="separate"/>
          </w:r>
          <w:r w:rsidR="00FC18EF">
            <w:t>(Beuchat, 1977)</w:t>
          </w:r>
          <w:r w:rsidR="0056212F" w:rsidRPr="007E3387">
            <w:fldChar w:fldCharType="end"/>
          </w:r>
        </w:sdtContent>
      </w:sdt>
      <w:r w:rsidR="0056212F" w:rsidRPr="007E3387">
        <w:t xml:space="preserve"> </w:t>
      </w:r>
      <w:r w:rsidR="00A308C0" w:rsidRPr="007E3387">
        <w:t xml:space="preserve">with slight modification. In a centrifuge </w:t>
      </w:r>
      <w:r w:rsidR="001B4CD7" w:rsidRPr="007E3387">
        <w:t>tube,</w:t>
      </w:r>
      <w:r w:rsidR="00A308C0" w:rsidRPr="007E3387">
        <w:t xml:space="preserve"> (50</w:t>
      </w:r>
      <w:r w:rsidR="00F05EA5" w:rsidRPr="007E3387">
        <w:t> </w:t>
      </w:r>
      <w:r w:rsidR="00A308C0" w:rsidRPr="007E3387">
        <w:t>ml) a (</w:t>
      </w:r>
      <w:r w:rsidR="001B4CD7" w:rsidRPr="007E3387">
        <w:t>3.5</w:t>
      </w:r>
      <w:r w:rsidR="00F05EA5" w:rsidRPr="007E3387">
        <w:t> </w:t>
      </w:r>
      <w:r w:rsidR="001B4CD7" w:rsidRPr="007E3387">
        <w:t>% wt) protein/water slurry was</w:t>
      </w:r>
      <w:r w:rsidR="00A308C0" w:rsidRPr="007E3387">
        <w:t xml:space="preserve"> produced with Ultra Turrax: IKA T18 basic (dispersing tool S1N</w:t>
      </w:r>
      <w:r w:rsidR="001B4CD7" w:rsidRPr="007E3387">
        <w:t xml:space="preserve">-19G). Afterward, the sample was </w:t>
      </w:r>
      <w:r w:rsidR="00A308C0" w:rsidRPr="007E3387">
        <w:t>centrifuged at 400</w:t>
      </w:r>
      <w:r w:rsidR="004843B2" w:rsidRPr="007E3387">
        <w:t xml:space="preserve">0 rpm for 5 minutes at 20°C. </w:t>
      </w:r>
      <w:r w:rsidR="00A308C0" w:rsidRPr="007E3387">
        <w:t xml:space="preserve">The supernatants obtained were decanted and the centrifuge tubes containing sediment is weighed. Then the remaining gram of water/oil per gram of sample is calculated. </w:t>
      </w:r>
    </w:p>
    <w:p w:rsidR="008F5E79" w:rsidRPr="007E3387" w:rsidRDefault="009C1BC2" w:rsidP="0056212F">
      <w:pPr>
        <w:pStyle w:val="CETBodytext"/>
        <w:rPr>
          <w:rStyle w:val="CETBodytextCarattere"/>
        </w:rPr>
      </w:pPr>
      <w:r>
        <w:t>For the emulsion, h</w:t>
      </w:r>
      <w:r w:rsidR="007C1E9C" w:rsidRPr="007E3387">
        <w:t>omogenous protein dispersion (3.5</w:t>
      </w:r>
      <w:r w:rsidR="00D04AF8" w:rsidRPr="007E3387">
        <w:t> </w:t>
      </w:r>
      <w:r w:rsidR="007C1E9C" w:rsidRPr="007E3387">
        <w:t>%</w:t>
      </w:r>
      <w:r w:rsidR="00A308C0" w:rsidRPr="007E3387">
        <w:t xml:space="preserve"> wt</w:t>
      </w:r>
      <w:r w:rsidR="001B4CD7" w:rsidRPr="007E3387">
        <w:t>) was</w:t>
      </w:r>
      <w:r w:rsidR="007C1E9C" w:rsidRPr="007E3387">
        <w:t xml:space="preserve"> prepared in a 100</w:t>
      </w:r>
      <w:r w:rsidR="00D04AF8" w:rsidRPr="007E3387">
        <w:t> </w:t>
      </w:r>
      <w:r w:rsidR="007C1E9C" w:rsidRPr="007E3387">
        <w:t>ml beaker with Ultra Turrax: IKA T18 basic (dispersing tool S1N-19</w:t>
      </w:r>
      <w:r w:rsidR="001B4CD7" w:rsidRPr="007E3387">
        <w:t>G). Then 10</w:t>
      </w:r>
      <w:r w:rsidR="00926CE6" w:rsidRPr="007E3387">
        <w:t> </w:t>
      </w:r>
      <w:r w:rsidR="001B4CD7" w:rsidRPr="007E3387">
        <w:t>g of vegetable oil was</w:t>
      </w:r>
      <w:r w:rsidR="007C1E9C" w:rsidRPr="007E3387">
        <w:t xml:space="preserve"> added and the mixture </w:t>
      </w:r>
      <w:r w:rsidR="004843B2" w:rsidRPr="007E3387">
        <w:t xml:space="preserve">was </w:t>
      </w:r>
      <w:r w:rsidR="007C1E9C" w:rsidRPr="007E3387">
        <w:t>emulsified fo</w:t>
      </w:r>
      <w:r w:rsidR="001B4CD7" w:rsidRPr="007E3387">
        <w:t xml:space="preserve">r one minute. The emulsions were </w:t>
      </w:r>
      <w:r w:rsidR="007C1E9C" w:rsidRPr="007E3387">
        <w:t>filled in sealable jars and heated</w:t>
      </w:r>
      <w:r w:rsidR="00A308C0" w:rsidRPr="007E3387">
        <w:t xml:space="preserve"> </w:t>
      </w:r>
      <w:r w:rsidR="00B75AD1" w:rsidRPr="007E3387">
        <w:t xml:space="preserve">for 1h </w:t>
      </w:r>
      <w:r w:rsidR="004843B2" w:rsidRPr="007E3387">
        <w:t>in a water bath at 65</w:t>
      </w:r>
      <w:r w:rsidR="00D04AF8" w:rsidRPr="007E3387">
        <w:t> </w:t>
      </w:r>
      <w:r w:rsidR="004843B2" w:rsidRPr="007E3387">
        <w:t xml:space="preserve">°C. </w:t>
      </w:r>
      <w:r w:rsidR="007C1E9C" w:rsidRPr="007E3387">
        <w:t xml:space="preserve">The oil </w:t>
      </w:r>
      <w:r w:rsidR="00A308C0" w:rsidRPr="007E3387">
        <w:t xml:space="preserve">content </w:t>
      </w:r>
      <w:r w:rsidR="001B4CD7" w:rsidRPr="007E3387">
        <w:t>was</w:t>
      </w:r>
      <w:r w:rsidR="007C1E9C" w:rsidRPr="007E3387">
        <w:t xml:space="preserve"> determined according to</w:t>
      </w:r>
      <w:r w:rsidR="0056212F" w:rsidRPr="007E3387">
        <w:t xml:space="preserve"> </w:t>
      </w:r>
      <w:sdt>
        <w:sdtPr>
          <w:alias w:val="Don't edit this field"/>
          <w:tag w:val="CitaviPlaceholder#7a1711ff-8fba-4b62-ab15-e0768f883b33"/>
          <w:id w:val="125355880"/>
          <w:placeholder>
            <w:docPart w:val="DefaultPlaceholder_-1854013440"/>
          </w:placeholder>
        </w:sdtPr>
        <w:sdtEndPr/>
        <w:sdtContent>
          <w:r w:rsidR="0056212F" w:rsidRPr="007E3387">
            <w:fldChar w:fldCharType="begin"/>
          </w:r>
          <w:r w:rsidR="001F7CA1">
            <w:instrText>ADDIN CitaviPlaceholder{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}</w:instrText>
          </w:r>
          <w:r w:rsidR="0056212F" w:rsidRPr="007E3387">
            <w:fldChar w:fldCharType="separate"/>
          </w:r>
          <w:r w:rsidR="00FC18EF">
            <w:t>(Pearce and Kinsella, 1978)</w:t>
          </w:r>
          <w:r w:rsidR="0056212F" w:rsidRPr="007E3387">
            <w:fldChar w:fldCharType="end"/>
          </w:r>
        </w:sdtContent>
      </w:sdt>
      <w:r>
        <w:t xml:space="preserve"> and the</w:t>
      </w:r>
      <w:r w:rsidR="0056212F" w:rsidRPr="007E3387">
        <w:t xml:space="preserve"> </w:t>
      </w:r>
      <w:r w:rsidR="00354910" w:rsidRPr="007E3387">
        <w:rPr>
          <w:rStyle w:val="CETBodytextCarattere"/>
        </w:rPr>
        <w:t xml:space="preserve">Emulsion Activity Index (EAI) </w:t>
      </w:r>
      <w:r w:rsidR="001B4CD7" w:rsidRPr="007E3387">
        <w:rPr>
          <w:rStyle w:val="CETBodytextCarattere"/>
        </w:rPr>
        <w:t>was</w:t>
      </w:r>
      <w:r w:rsidR="007C1E9C" w:rsidRPr="007E3387">
        <w:rPr>
          <w:rStyle w:val="CETBodytextCarattere"/>
        </w:rPr>
        <w:t xml:space="preserve"> analyzed </w:t>
      </w:r>
      <w:r>
        <w:rPr>
          <w:rStyle w:val="CETBodytextCarattere"/>
        </w:rPr>
        <w:t xml:space="preserve">using </w:t>
      </w:r>
      <w:r w:rsidR="007C1E9C" w:rsidRPr="007E3387">
        <w:rPr>
          <w:rStyle w:val="CETBodytextCarattere"/>
        </w:rPr>
        <w:t xml:space="preserve">the turbidimetric technique </w:t>
      </w:r>
      <w:r w:rsidR="005255DE">
        <w:rPr>
          <w:rStyle w:val="CETBodytextCarattere"/>
        </w:rPr>
        <w:t xml:space="preserve">according to Peace </w:t>
      </w:r>
      <w:sdt>
        <w:sdtPr>
          <w:rPr>
            <w:rStyle w:val="CETBodytextCarattere"/>
          </w:rPr>
          <w:alias w:val="Don't edit this field"/>
          <w:tag w:val="CitaviPlaceholder#37f61968-68bc-4781-9a8f-0d7bd0219634"/>
          <w:id w:val="-586623346"/>
          <w:placeholder>
            <w:docPart w:val="DefaultPlaceholder_-1854013440"/>
          </w:placeholder>
        </w:sdtPr>
        <w:sdtEndPr>
          <w:rPr>
            <w:rStyle w:val="CETBodytextCarattere"/>
          </w:rPr>
        </w:sdtEndPr>
        <w:sdtContent>
          <w:r w:rsidR="0056212F" w:rsidRPr="007E3387">
            <w:rPr>
              <w:rStyle w:val="CETBodytextCarattere"/>
            </w:rPr>
            <w:fldChar w:fldCharType="begin"/>
          </w:r>
          <w:r w:rsidR="001F7CA1">
            <w:rPr>
              <w:rStyle w:val="CETBodytextCarattere"/>
            </w:rPr>
            <w:instrText>ADDIN CitaviPlaceholder{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}</w:instrText>
          </w:r>
          <w:r w:rsidR="0056212F" w:rsidRPr="007E3387">
            <w:rPr>
              <w:rStyle w:val="CETBodytextCarattere"/>
            </w:rPr>
            <w:fldChar w:fldCharType="separate"/>
          </w:r>
          <w:r w:rsidR="00FC18EF">
            <w:rPr>
              <w:rStyle w:val="CETBodytextCarattere"/>
            </w:rPr>
            <w:t>(Pearce and Kinsella, 1978)</w:t>
          </w:r>
          <w:r w:rsidR="0056212F" w:rsidRPr="007E3387">
            <w:rPr>
              <w:rStyle w:val="CETBodytextCarattere"/>
            </w:rPr>
            <w:fldChar w:fldCharType="end"/>
          </w:r>
        </w:sdtContent>
      </w:sdt>
      <w:r w:rsidR="0056212F" w:rsidRPr="007E3387">
        <w:rPr>
          <w:rStyle w:val="CETBodytextCarattere"/>
        </w:rPr>
        <w:t xml:space="preserve"> </w:t>
      </w:r>
      <w:r w:rsidR="00354910" w:rsidRPr="007E3387">
        <w:rPr>
          <w:rStyle w:val="CETBodytextCarattere"/>
        </w:rPr>
        <w:t>with slight modifications</w:t>
      </w:r>
      <w:r w:rsidR="007C1E9C" w:rsidRPr="007E3387">
        <w:rPr>
          <w:rStyle w:val="CETBodytextCarattere"/>
        </w:rPr>
        <w:t>. From the bottom of the beaker 0.05</w:t>
      </w:r>
      <w:r w:rsidR="00926CE6" w:rsidRPr="007E3387">
        <w:rPr>
          <w:rStyle w:val="CETBodytextCarattere"/>
        </w:rPr>
        <w:t> </w:t>
      </w:r>
      <w:r w:rsidR="007C1E9C" w:rsidRPr="007E3387">
        <w:rPr>
          <w:rStyle w:val="CETBodytextCarattere"/>
        </w:rPr>
        <w:t xml:space="preserve">ml </w:t>
      </w:r>
      <w:r w:rsidR="004843B2" w:rsidRPr="007E3387">
        <w:rPr>
          <w:rStyle w:val="CETBodytextCarattere"/>
        </w:rPr>
        <w:t xml:space="preserve">emulsion was </w:t>
      </w:r>
      <w:r w:rsidR="007C1E9C" w:rsidRPr="007E3387">
        <w:rPr>
          <w:rStyle w:val="CETBodytextCarattere"/>
        </w:rPr>
        <w:t>rem</w:t>
      </w:r>
      <w:r w:rsidR="004843B2" w:rsidRPr="007E3387">
        <w:rPr>
          <w:rStyle w:val="CETBodytextCarattere"/>
        </w:rPr>
        <w:t>oved and diluted (1</w:t>
      </w:r>
      <w:r w:rsidR="0003753C" w:rsidRPr="007E3387">
        <w:rPr>
          <w:rStyle w:val="CETBodytextCarattere"/>
        </w:rPr>
        <w:t>:</w:t>
      </w:r>
      <w:r w:rsidR="004843B2" w:rsidRPr="007E3387">
        <w:rPr>
          <w:rStyle w:val="CETBodytextCarattere"/>
        </w:rPr>
        <w:t>101) with a 0.01</w:t>
      </w:r>
      <w:r w:rsidR="00635D03" w:rsidRPr="007E3387">
        <w:rPr>
          <w:rStyle w:val="CETBodytextCarattere"/>
        </w:rPr>
        <w:t> </w:t>
      </w:r>
      <w:r w:rsidR="004843B2" w:rsidRPr="007E3387">
        <w:rPr>
          <w:rStyle w:val="CETBodytextCarattere"/>
        </w:rPr>
        <w:t xml:space="preserve">% SDS </w:t>
      </w:r>
      <w:r w:rsidR="007C1E9C" w:rsidRPr="007E3387">
        <w:rPr>
          <w:rStyle w:val="CETBodytextCarattere"/>
        </w:rPr>
        <w:t>solutio</w:t>
      </w:r>
      <w:r w:rsidR="00E05A56" w:rsidRPr="007E3387">
        <w:rPr>
          <w:rStyle w:val="CETBodytextCarattere"/>
        </w:rPr>
        <w:t xml:space="preserve">n. Then, the absorbance was </w:t>
      </w:r>
      <w:r w:rsidR="007C1E9C" w:rsidRPr="007E3387">
        <w:rPr>
          <w:rStyle w:val="CETBodytextCarattere"/>
        </w:rPr>
        <w:t>measured at 500</w:t>
      </w:r>
      <w:r w:rsidR="00926CE6" w:rsidRPr="007E3387">
        <w:rPr>
          <w:rStyle w:val="CETBodytextCarattere"/>
        </w:rPr>
        <w:t> </w:t>
      </w:r>
      <w:r w:rsidR="007C1E9C" w:rsidRPr="007E3387">
        <w:rPr>
          <w:rStyle w:val="CETBodytextCarattere"/>
        </w:rPr>
        <w:t>nm</w:t>
      </w:r>
      <w:r w:rsidR="004843B2" w:rsidRPr="007E3387">
        <w:rPr>
          <w:rStyle w:val="CETBodytextCarattere"/>
        </w:rPr>
        <w:t xml:space="preserve"> in an UV-</w:t>
      </w:r>
      <w:r w:rsidR="00E05A56" w:rsidRPr="007E3387">
        <w:rPr>
          <w:rStyle w:val="CETBodytextCarattere"/>
        </w:rPr>
        <w:t>VIS-spectrophotometer</w:t>
      </w:r>
      <w:r w:rsidR="00354910" w:rsidRPr="007E3387">
        <w:rPr>
          <w:rStyle w:val="CETBodytextCarattere"/>
        </w:rPr>
        <w:t xml:space="preserve">. </w:t>
      </w:r>
      <w:r w:rsidR="007C1E9C" w:rsidRPr="007E3387">
        <w:rPr>
          <w:rStyle w:val="CETBodytextCarattere"/>
        </w:rPr>
        <w:t xml:space="preserve">The EAI is calculated as follows: </w:t>
      </w:r>
    </w:p>
    <w:tbl>
      <w:tblPr>
        <w:tblStyle w:val="Tabellenraster"/>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5"/>
        <w:gridCol w:w="802"/>
      </w:tblGrid>
      <w:tr w:rsidR="00E27B61" w:rsidRPr="007E3387" w:rsidTr="00F60491">
        <w:tc>
          <w:tcPr>
            <w:tcW w:w="7976" w:type="dxa"/>
          </w:tcPr>
          <w:p w:rsidR="00E27B61" w:rsidRPr="007E3387" w:rsidRDefault="00E27B61" w:rsidP="00E27B61">
            <w:pPr>
              <w:pStyle w:val="CETEquation"/>
            </w:pPr>
            <m:oMathPara>
              <m:oMathParaPr>
                <m:jc m:val="left"/>
              </m:oMathParaPr>
              <m:oMath>
                <m:r>
                  <m:rPr>
                    <m:nor/>
                  </m:rPr>
                  <m:t xml:space="preserve">EAI </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m:rPr>
                                <m:nor/>
                              </m:rPr>
                              <m:t>m</m:t>
                            </m:r>
                          </m:e>
                          <m:sup>
                            <m:r>
                              <m:rPr>
                                <m:nor/>
                              </m:rPr>
                              <m:t>2</m:t>
                            </m:r>
                          </m:sup>
                        </m:sSup>
                      </m:num>
                      <m:den>
                        <m:r>
                          <m:rPr>
                            <m:nor/>
                          </m:rPr>
                          <m:t>g</m:t>
                        </m:r>
                      </m:den>
                    </m:f>
                  </m:e>
                </m:d>
                <m:r>
                  <m:rPr>
                    <m:nor/>
                  </m:rPr>
                  <m:t xml:space="preserve">= </m:t>
                </m:r>
                <m:f>
                  <m:fPr>
                    <m:ctrlPr>
                      <w:rPr>
                        <w:rFonts w:ascii="Cambria Math" w:hAnsi="Cambria Math"/>
                      </w:rPr>
                    </m:ctrlPr>
                  </m:fPr>
                  <m:num>
                    <m:r>
                      <m:rPr>
                        <m:nor/>
                      </m:rPr>
                      <m:t>2*2,303*A*VF</m:t>
                    </m:r>
                  </m:num>
                  <m:den>
                    <m:r>
                      <m:rPr>
                        <m:nor/>
                      </m:rPr>
                      <m:t>l*c* Φ</m:t>
                    </m:r>
                  </m:den>
                </m:f>
              </m:oMath>
            </m:oMathPara>
          </w:p>
          <w:p w:rsidR="00E27B61" w:rsidRPr="007E3387" w:rsidRDefault="00E27B61" w:rsidP="00EA6071">
            <w:pPr>
              <w:pStyle w:val="CETEquation"/>
              <w:rPr>
                <w:vertAlign w:val="superscript"/>
              </w:rPr>
            </w:pPr>
            <w:r w:rsidRPr="007E3387">
              <w:t>A= Absorption; VF= Dilution factor; l= Layer thickness of the cuvette [m]; c= protein concentration [g/m³]</w:t>
            </w:r>
            <w:r w:rsidR="0003753C" w:rsidRPr="007E3387">
              <w:t xml:space="preserve"> </w:t>
            </w:r>
          </w:p>
        </w:tc>
        <w:tc>
          <w:tcPr>
            <w:tcW w:w="801" w:type="dxa"/>
          </w:tcPr>
          <w:p w:rsidR="00E27B61" w:rsidRPr="007E3387" w:rsidRDefault="00E27B61" w:rsidP="00D43EE7">
            <w:pPr>
              <w:pStyle w:val="CETEquation"/>
              <w:jc w:val="right"/>
            </w:pPr>
            <w:r w:rsidRPr="007E3387">
              <w:t>(1)</w:t>
            </w:r>
          </w:p>
        </w:tc>
      </w:tr>
    </w:tbl>
    <w:p w:rsidR="00354910" w:rsidRPr="007E3387" w:rsidRDefault="00354910" w:rsidP="00D17A23">
      <w:pPr>
        <w:pStyle w:val="CETBodytext"/>
      </w:pPr>
      <w:r w:rsidRPr="007E3387">
        <w:t>Emulsion stability (ES): The ES shows the emulsion stability after heating at 65°C by calculating the percent</w:t>
      </w:r>
      <w:r w:rsidR="004843B2" w:rsidRPr="007E3387">
        <w:t xml:space="preserve"> of </w:t>
      </w:r>
      <w:r w:rsidRPr="007E3387">
        <w:t xml:space="preserve"> EAI existing after heating.</w:t>
      </w:r>
    </w:p>
    <w:tbl>
      <w:tblPr>
        <w:tblStyle w:val="Tabellenraster"/>
        <w:tblpPr w:leftFromText="180" w:rightFromText="180" w:vertAnchor="text" w:horzAnchor="margin" w:tblpY="114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4"/>
        <w:gridCol w:w="803"/>
      </w:tblGrid>
      <w:tr w:rsidR="005C208C" w:rsidRPr="007E3387" w:rsidTr="00D35F33">
        <w:tc>
          <w:tcPr>
            <w:tcW w:w="7984" w:type="dxa"/>
          </w:tcPr>
          <w:p w:rsidR="005C208C" w:rsidRPr="007E3387" w:rsidRDefault="005C208C" w:rsidP="005C208C">
            <w:pPr>
              <w:pStyle w:val="CETEquation"/>
            </w:pPr>
            <m:oMathPara>
              <m:oMathParaPr>
                <m:jc m:val="left"/>
              </m:oMathParaPr>
              <m:oMath>
                <m:r>
                  <m:rPr>
                    <m:nor/>
                  </m:rPr>
                  <w:rPr>
                    <w:rFonts w:eastAsiaTheme="minorEastAsia"/>
                  </w:rPr>
                  <m:t xml:space="preserve">FC </m:t>
                </m:r>
                <m:d>
                  <m:dPr>
                    <m:begChr m:val="["/>
                    <m:endChr m:val="]"/>
                    <m:ctrlPr>
                      <w:rPr>
                        <w:rFonts w:ascii="Cambria Math" w:eastAsiaTheme="minorEastAsia" w:hAnsi="Cambria Math"/>
                        <w:szCs w:val="22"/>
                        <w:lang w:val="de-DE"/>
                      </w:rPr>
                    </m:ctrlPr>
                  </m:dPr>
                  <m:e>
                    <m:r>
                      <m:rPr>
                        <m:nor/>
                      </m:rPr>
                      <w:rPr>
                        <w:rFonts w:eastAsiaTheme="minorEastAsia"/>
                      </w:rPr>
                      <m:t>%</m:t>
                    </m:r>
                  </m:e>
                </m:d>
                <m:r>
                  <m:rPr>
                    <m:nor/>
                  </m:rPr>
                  <w:rPr>
                    <w:rFonts w:eastAsiaTheme="minorEastAsia"/>
                  </w:rPr>
                  <m:t xml:space="preserve">= </m:t>
                </m:r>
                <m:f>
                  <m:fPr>
                    <m:ctrlPr>
                      <w:rPr>
                        <w:rFonts w:ascii="Cambria Math" w:hAnsi="Cambria Math"/>
                        <w:szCs w:val="22"/>
                        <w:lang w:val="de-DE"/>
                      </w:rPr>
                    </m:ctrlPr>
                  </m:fPr>
                  <m:num>
                    <m:sSub>
                      <m:sSubPr>
                        <m:ctrlPr>
                          <w:rPr>
                            <w:rFonts w:ascii="Cambria Math" w:hAnsi="Cambria Math"/>
                            <w:szCs w:val="22"/>
                            <w:lang w:val="de-DE"/>
                          </w:rPr>
                        </m:ctrlPr>
                      </m:sSubPr>
                      <m:e>
                        <m:r>
                          <m:rPr>
                            <m:nor/>
                          </m:rPr>
                          <m:t>V</m:t>
                        </m:r>
                      </m:e>
                      <m:sub>
                        <m:r>
                          <m:rPr>
                            <m:nor/>
                          </m:rPr>
                          <m:t>foam</m:t>
                        </m:r>
                      </m:sub>
                    </m:sSub>
                  </m:num>
                  <m:den>
                    <m:sSub>
                      <m:sSubPr>
                        <m:ctrlPr>
                          <w:rPr>
                            <w:rFonts w:ascii="Cambria Math" w:hAnsi="Cambria Math"/>
                            <w:szCs w:val="22"/>
                            <w:lang w:val="de-DE"/>
                          </w:rPr>
                        </m:ctrlPr>
                      </m:sSubPr>
                      <m:e>
                        <m:r>
                          <m:rPr>
                            <m:nor/>
                          </m:rPr>
                          <m:t>V</m:t>
                        </m:r>
                      </m:e>
                      <m:sub>
                        <m:r>
                          <m:rPr>
                            <m:nor/>
                          </m:rPr>
                          <m:t>a</m:t>
                        </m:r>
                      </m:sub>
                    </m:sSub>
                  </m:den>
                </m:f>
                <m:r>
                  <m:rPr>
                    <m:nor/>
                  </m:rPr>
                  <m:t>*100</m:t>
                </m:r>
              </m:oMath>
            </m:oMathPara>
          </w:p>
          <w:p w:rsidR="005C208C" w:rsidRPr="007E3387" w:rsidRDefault="005C208C" w:rsidP="005C208C">
            <w:pPr>
              <w:jc w:val="left"/>
              <w:rPr>
                <w:rFonts w:eastAsiaTheme="minorEastAsia" w:cs="Arial"/>
                <w:szCs w:val="18"/>
                <w:lang w:val="en-US"/>
              </w:rPr>
            </w:pPr>
            <w:r w:rsidRPr="007E3387">
              <w:rPr>
                <w:rFonts w:eastAsiaTheme="minorEastAsia" w:cs="Arial"/>
                <w:szCs w:val="18"/>
                <w:lang w:val="en-US"/>
              </w:rPr>
              <w:t>V</w:t>
            </w:r>
            <w:r w:rsidRPr="007E3387">
              <w:rPr>
                <w:rFonts w:eastAsiaTheme="minorEastAsia" w:cs="Arial"/>
                <w:szCs w:val="18"/>
                <w:vertAlign w:val="subscript"/>
                <w:lang w:val="en-US"/>
              </w:rPr>
              <w:t xml:space="preserve">g </w:t>
            </w:r>
            <w:r w:rsidRPr="007E3387">
              <w:rPr>
                <w:rFonts w:eastAsiaTheme="minorEastAsia" w:cs="Arial"/>
                <w:szCs w:val="18"/>
                <w:lang w:val="en-US"/>
              </w:rPr>
              <w:t>= Total volume after whipping [ml]; V</w:t>
            </w:r>
            <w:r w:rsidRPr="007E3387">
              <w:rPr>
                <w:rFonts w:eastAsiaTheme="minorEastAsia" w:cs="Arial"/>
                <w:szCs w:val="18"/>
                <w:vertAlign w:val="subscript"/>
                <w:lang w:val="en-US"/>
              </w:rPr>
              <w:t xml:space="preserve">d </w:t>
            </w:r>
            <w:r w:rsidRPr="007E3387">
              <w:rPr>
                <w:rFonts w:eastAsiaTheme="minorEastAsia" w:cs="Arial"/>
                <w:szCs w:val="18"/>
                <w:lang w:val="en-US"/>
              </w:rPr>
              <w:t>= Volume of the drainage column [ml]; V</w:t>
            </w:r>
            <w:r w:rsidR="008C1632">
              <w:rPr>
                <w:rFonts w:eastAsiaTheme="minorEastAsia" w:cs="Arial"/>
                <w:szCs w:val="18"/>
                <w:vertAlign w:val="subscript"/>
                <w:lang w:val="en-US"/>
              </w:rPr>
              <w:t xml:space="preserve">a  </w:t>
            </w:r>
            <w:r w:rsidR="008C1632" w:rsidRPr="008C1632">
              <w:rPr>
                <w:rFonts w:eastAsiaTheme="minorEastAsia" w:cs="Arial"/>
                <w:szCs w:val="18"/>
                <w:lang w:val="en-US"/>
              </w:rPr>
              <w:t>=</w:t>
            </w:r>
            <w:r w:rsidR="008C1632">
              <w:rPr>
                <w:rFonts w:eastAsiaTheme="minorEastAsia" w:cs="Arial"/>
                <w:szCs w:val="18"/>
                <w:vertAlign w:val="subscript"/>
                <w:lang w:val="en-US"/>
              </w:rPr>
              <w:t xml:space="preserve"> </w:t>
            </w:r>
            <w:r w:rsidRPr="007E3387">
              <w:rPr>
                <w:rFonts w:eastAsiaTheme="minorEastAsia" w:cs="Arial"/>
                <w:szCs w:val="18"/>
                <w:lang w:val="en-US"/>
              </w:rPr>
              <w:t>Initial volume [ml]; V</w:t>
            </w:r>
            <w:r w:rsidRPr="007E3387">
              <w:rPr>
                <w:rFonts w:eastAsiaTheme="minorEastAsia" w:cs="Arial"/>
                <w:szCs w:val="18"/>
                <w:vertAlign w:val="subscript"/>
                <w:lang w:val="en-US"/>
              </w:rPr>
              <w:t xml:space="preserve">foam </w:t>
            </w:r>
            <w:r w:rsidRPr="007E3387">
              <w:rPr>
                <w:rFonts w:eastAsiaTheme="minorEastAsia" w:cs="Arial"/>
                <w:szCs w:val="18"/>
                <w:lang w:val="en-US"/>
              </w:rPr>
              <w:t>= Volume of the foam [ml</w:t>
            </w:r>
            <w:r w:rsidRPr="007E3387">
              <w:rPr>
                <w:rFonts w:eastAsiaTheme="minorEastAsia" w:cs="Arial"/>
                <w:sz w:val="20"/>
                <w:lang w:val="en-US"/>
              </w:rPr>
              <w:t>]</w:t>
            </w:r>
          </w:p>
        </w:tc>
        <w:tc>
          <w:tcPr>
            <w:tcW w:w="803" w:type="dxa"/>
          </w:tcPr>
          <w:p w:rsidR="005C208C" w:rsidRPr="007E3387" w:rsidRDefault="005C208C" w:rsidP="005C208C">
            <w:pPr>
              <w:pStyle w:val="CETEquation"/>
              <w:jc w:val="right"/>
            </w:pPr>
            <w:r w:rsidRPr="007E3387">
              <w:t>(2)</w:t>
            </w:r>
          </w:p>
        </w:tc>
      </w:tr>
    </w:tbl>
    <w:p w:rsidR="007C1E9C" w:rsidRPr="007E3387" w:rsidRDefault="007C1E9C" w:rsidP="007C1E9C">
      <w:pPr>
        <w:pStyle w:val="StandardWeb"/>
        <w:spacing w:after="160"/>
        <w:rPr>
          <w:rStyle w:val="CETBodytextCarattere"/>
        </w:rPr>
      </w:pPr>
      <w:r w:rsidRPr="007E3387">
        <w:rPr>
          <w:rStyle w:val="CETBodytextCarattere"/>
        </w:rPr>
        <w:t xml:space="preserve">Foam capacity (FC) </w:t>
      </w:r>
      <w:r w:rsidR="00E05A56" w:rsidRPr="007E3387">
        <w:rPr>
          <w:rStyle w:val="CETBodytextCarattere"/>
        </w:rPr>
        <w:t xml:space="preserve">or whippability was </w:t>
      </w:r>
      <w:r w:rsidR="00354910" w:rsidRPr="007E3387">
        <w:rPr>
          <w:rStyle w:val="CETBodytextCarattere"/>
        </w:rPr>
        <w:t xml:space="preserve">characterized </w:t>
      </w:r>
      <w:r w:rsidR="00F9644B" w:rsidRPr="007E3387">
        <w:rPr>
          <w:rStyle w:val="CETBodytextCarattere"/>
        </w:rPr>
        <w:t xml:space="preserve">by </w:t>
      </w:r>
      <w:r w:rsidR="00354910" w:rsidRPr="007E3387">
        <w:rPr>
          <w:rStyle w:val="CETBodytextCarattere"/>
        </w:rPr>
        <w:t>the method of</w:t>
      </w:r>
      <w:r w:rsidR="00354910" w:rsidRPr="007E3387">
        <w:rPr>
          <w:rFonts w:cs="Arial"/>
          <w:color w:val="000000"/>
          <w:sz w:val="18"/>
          <w:szCs w:val="18"/>
        </w:rPr>
        <w:t xml:space="preserve"> </w:t>
      </w:r>
      <w:sdt>
        <w:sdtPr>
          <w:rPr>
            <w:rFonts w:cs="Arial"/>
            <w:color w:val="000000"/>
            <w:sz w:val="18"/>
            <w:szCs w:val="18"/>
          </w:rPr>
          <w:alias w:val="Don't edit this field"/>
          <w:tag w:val="CitaviPlaceholder#ffb3a7aa-265e-4b17-864f-15b6dc08db15"/>
          <w:id w:val="45422190"/>
          <w:placeholder>
            <w:docPart w:val="BFA29E88745A41C9AEEE20E3107EAA00"/>
          </w:placeholder>
        </w:sdtPr>
        <w:sdtEndPr/>
        <w:sdtContent>
          <w:r w:rsidRPr="007E3387">
            <w:rPr>
              <w:rFonts w:cs="Arial"/>
              <w:color w:val="000000"/>
              <w:sz w:val="18"/>
              <w:szCs w:val="18"/>
            </w:rPr>
            <w:fldChar w:fldCharType="begin"/>
          </w:r>
          <w:r w:rsidR="001F7CA1">
            <w:rPr>
              <w:rFonts w:cs="Arial"/>
              <w:color w:val="000000"/>
              <w:sz w:val="18"/>
              <w:szCs w:val="18"/>
            </w:rPr>
            <w:instrText>ADDIN CitaviPlaceholder{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}</w:instrText>
          </w:r>
          <w:r w:rsidRPr="007E3387">
            <w:rPr>
              <w:rFonts w:cs="Arial"/>
              <w:color w:val="000000"/>
              <w:sz w:val="18"/>
              <w:szCs w:val="18"/>
            </w:rPr>
            <w:fldChar w:fldCharType="separate"/>
          </w:r>
          <w:r w:rsidR="00FC18EF">
            <w:rPr>
              <w:rFonts w:cs="Arial"/>
              <w:color w:val="000000"/>
              <w:sz w:val="18"/>
              <w:szCs w:val="18"/>
            </w:rPr>
            <w:t>(Watanabe et al., 1981)</w:t>
          </w:r>
          <w:r w:rsidRPr="007E3387">
            <w:rPr>
              <w:rFonts w:cs="Arial"/>
              <w:color w:val="000000"/>
              <w:sz w:val="18"/>
              <w:szCs w:val="18"/>
            </w:rPr>
            <w:fldChar w:fldCharType="end"/>
          </w:r>
        </w:sdtContent>
      </w:sdt>
      <w:r w:rsidRPr="007E3387">
        <w:rPr>
          <w:rFonts w:cs="Arial"/>
          <w:sz w:val="18"/>
          <w:szCs w:val="18"/>
        </w:rPr>
        <w:t xml:space="preserve"> </w:t>
      </w:r>
      <w:r w:rsidRPr="007E3387">
        <w:rPr>
          <w:rStyle w:val="CETBodytextCarattere"/>
        </w:rPr>
        <w:t>with some minor adjustments to the laboratory equipment. From a homogeneously prepared protein suspension (3.5</w:t>
      </w:r>
      <w:r w:rsidR="00F9644B" w:rsidRPr="007E3387">
        <w:rPr>
          <w:rStyle w:val="CETBodytextCarattere"/>
        </w:rPr>
        <w:t> </w:t>
      </w:r>
      <w:r w:rsidRPr="007E3387">
        <w:rPr>
          <w:rStyle w:val="CETBodytextCarattere"/>
        </w:rPr>
        <w:t>%</w:t>
      </w:r>
      <w:r w:rsidR="00354910" w:rsidRPr="007E3387">
        <w:rPr>
          <w:rStyle w:val="CETBodytextCarattere"/>
        </w:rPr>
        <w:t xml:space="preserve"> wt</w:t>
      </w:r>
      <w:r w:rsidR="00E05A56" w:rsidRPr="007E3387">
        <w:rPr>
          <w:rStyle w:val="CETBodytextCarattere"/>
        </w:rPr>
        <w:t>) and</w:t>
      </w:r>
      <w:r w:rsidRPr="007E3387">
        <w:rPr>
          <w:rStyle w:val="CETBodytextCarattere"/>
        </w:rPr>
        <w:t xml:space="preserve"> the previous</w:t>
      </w:r>
      <w:r w:rsidR="00E05A56" w:rsidRPr="007E3387">
        <w:rPr>
          <w:rStyle w:val="CETBodytextCarattere"/>
        </w:rPr>
        <w:t>ly described emulsion, 20</w:t>
      </w:r>
      <w:r w:rsidR="001B204F" w:rsidRPr="007E3387">
        <w:rPr>
          <w:rStyle w:val="CETBodytextCarattere"/>
        </w:rPr>
        <w:t> </w:t>
      </w:r>
      <w:r w:rsidR="00E05A56" w:rsidRPr="007E3387">
        <w:rPr>
          <w:rStyle w:val="CETBodytextCarattere"/>
        </w:rPr>
        <w:t xml:space="preserve">ml was </w:t>
      </w:r>
      <w:r w:rsidRPr="007E3387">
        <w:rPr>
          <w:rStyle w:val="CETBodytextCarattere"/>
        </w:rPr>
        <w:t>transferred to a 100</w:t>
      </w:r>
      <w:r w:rsidR="001B204F" w:rsidRPr="007E3387">
        <w:rPr>
          <w:rStyle w:val="CETBodytextCarattere"/>
        </w:rPr>
        <w:t> </w:t>
      </w:r>
      <w:r w:rsidR="00E05A56" w:rsidRPr="007E3387">
        <w:rPr>
          <w:rStyle w:val="CETBodytextCarattere"/>
        </w:rPr>
        <w:t>ml beaker. The mixture was</w:t>
      </w:r>
      <w:r w:rsidRPr="007E3387">
        <w:rPr>
          <w:rStyle w:val="CETBodytextCarattere"/>
        </w:rPr>
        <w:t xml:space="preserve"> then foamed for 20 seconds us</w:t>
      </w:r>
      <w:r w:rsidR="00E05A56" w:rsidRPr="007E3387">
        <w:rPr>
          <w:rStyle w:val="CETBodytextCarattere"/>
        </w:rPr>
        <w:t>ing a milk frother.</w:t>
      </w:r>
      <w:r w:rsidR="00354910" w:rsidRPr="007E3387">
        <w:rPr>
          <w:rStyle w:val="CETBodytextCarattere"/>
        </w:rPr>
        <w:t xml:space="preserve"> The content</w:t>
      </w:r>
      <w:r w:rsidR="00E05A56" w:rsidRPr="007E3387">
        <w:rPr>
          <w:rStyle w:val="CETBodytextCarattere"/>
        </w:rPr>
        <w:t xml:space="preserve"> of the beaker was</w:t>
      </w:r>
      <w:r w:rsidRPr="007E3387">
        <w:rPr>
          <w:rStyle w:val="CETBodytextCarattere"/>
        </w:rPr>
        <w:t xml:space="preserve"> then transferred directly, into a measuring cy</w:t>
      </w:r>
      <w:r w:rsidR="004655BD" w:rsidRPr="007E3387">
        <w:rPr>
          <w:rStyle w:val="CETBodytextCarattere"/>
        </w:rPr>
        <w:t>linder, where the foam volume was</w:t>
      </w:r>
      <w:r w:rsidRPr="007E3387">
        <w:rPr>
          <w:rStyle w:val="CETBodytextCarattere"/>
        </w:rPr>
        <w:t xml:space="preserve"> visual determined. </w:t>
      </w:r>
    </w:p>
    <w:p w:rsidR="00B75AD1" w:rsidRPr="00BF65B6" w:rsidRDefault="00354910" w:rsidP="007E3B73">
      <w:pPr>
        <w:pStyle w:val="CETBodytext"/>
        <w:rPr>
          <w:b/>
        </w:rPr>
      </w:pPr>
      <w:r w:rsidRPr="007E3387">
        <w:t>Foam stability (FS): After 60</w:t>
      </w:r>
      <w:r w:rsidR="001B204F" w:rsidRPr="007E3387">
        <w:t> </w:t>
      </w:r>
      <w:r w:rsidRPr="007E3387">
        <w:t>min at room</w:t>
      </w:r>
      <w:r w:rsidR="004655BD" w:rsidRPr="007E3387">
        <w:t xml:space="preserve"> temperature, the foam volume was</w:t>
      </w:r>
      <w:r w:rsidRPr="007E3387">
        <w:t xml:space="preserve"> determined again and the percentual remaining foam is expressed as FS. </w:t>
      </w:r>
      <w:r w:rsidR="002525AB" w:rsidRPr="00EA0E51">
        <w:t>Prepa</w:t>
      </w:r>
      <w:r w:rsidR="00594935" w:rsidRPr="00EA0E51">
        <w:t>ration h</w:t>
      </w:r>
      <w:r w:rsidR="007C1E9C" w:rsidRPr="00EA0E51">
        <w:t>ollandaise</w:t>
      </w:r>
      <w:r w:rsidR="00594935" w:rsidRPr="00EA0E51">
        <w:t xml:space="preserve"> sauce</w:t>
      </w:r>
      <w:r w:rsidR="002525AB" w:rsidRPr="00EA0E51">
        <w:t xml:space="preserve"> s</w:t>
      </w:r>
      <w:r w:rsidR="004655BD" w:rsidRPr="00EA0E51">
        <w:t>amples</w:t>
      </w:r>
      <w:r w:rsidR="007C1E9C" w:rsidRPr="00EA0E51">
        <w:t>:</w:t>
      </w:r>
      <w:r w:rsidR="00BF65B6" w:rsidRPr="00EA0E51">
        <w:rPr>
          <w:b/>
        </w:rPr>
        <w:t xml:space="preserve"> </w:t>
      </w:r>
      <w:r w:rsidR="00BF65B6" w:rsidRPr="00AC4297">
        <w:t>Firstly,</w:t>
      </w:r>
      <w:r w:rsidR="007C1E9C" w:rsidRPr="00EA0E51">
        <w:t xml:space="preserve"> </w:t>
      </w:r>
      <w:r w:rsidR="00BF65B6" w:rsidRPr="00EA0E51">
        <w:t>s</w:t>
      </w:r>
      <w:r w:rsidR="007C1E9C" w:rsidRPr="00EA0E51">
        <w:t>auces</w:t>
      </w:r>
      <w:r w:rsidR="007C1E9C" w:rsidRPr="009D25E0">
        <w:t xml:space="preserve"> with different fat</w:t>
      </w:r>
      <w:r w:rsidR="00EA0E51">
        <w:t xml:space="preserve"> content</w:t>
      </w:r>
      <w:r w:rsidR="007C1E9C" w:rsidRPr="009D25E0">
        <w:t xml:space="preserve"> (30</w:t>
      </w:r>
      <w:r w:rsidR="000B4895" w:rsidRPr="009D25E0">
        <w:t> </w:t>
      </w:r>
      <w:r w:rsidR="0056212F" w:rsidRPr="009D25E0">
        <w:t>%</w:t>
      </w:r>
      <w:r w:rsidR="007C1E9C" w:rsidRPr="009D25E0">
        <w:t>, 35</w:t>
      </w:r>
      <w:r w:rsidR="000B4895" w:rsidRPr="009D25E0">
        <w:t> </w:t>
      </w:r>
      <w:r w:rsidR="0056212F" w:rsidRPr="009D25E0">
        <w:t>%</w:t>
      </w:r>
      <w:r w:rsidR="007C1E9C" w:rsidRPr="009D25E0">
        <w:t xml:space="preserve"> and 40</w:t>
      </w:r>
      <w:r w:rsidR="000B4895" w:rsidRPr="009D25E0">
        <w:t> </w:t>
      </w:r>
      <w:r w:rsidR="004655BD" w:rsidRPr="009D25E0">
        <w:t xml:space="preserve">%) were </w:t>
      </w:r>
      <w:r w:rsidR="007C1E9C" w:rsidRPr="009D25E0">
        <w:t xml:space="preserve">produced, based on the comparative products </w:t>
      </w:r>
      <w:r w:rsidR="00EA0E51">
        <w:t xml:space="preserve">with </w:t>
      </w:r>
      <w:r w:rsidR="007C1E9C" w:rsidRPr="009D25E0">
        <w:t>8.2</w:t>
      </w:r>
      <w:r w:rsidR="00AC5A81" w:rsidRPr="009D25E0">
        <w:t> </w:t>
      </w:r>
      <w:r w:rsidR="002525AB" w:rsidRPr="009D25E0">
        <w:t xml:space="preserve">% - </w:t>
      </w:r>
      <w:r w:rsidR="007C1E9C" w:rsidRPr="009D25E0">
        <w:t>57</w:t>
      </w:r>
      <w:r w:rsidR="00AC5A81" w:rsidRPr="009D25E0">
        <w:t> </w:t>
      </w:r>
      <w:r w:rsidR="007C1E9C" w:rsidRPr="009D25E0">
        <w:t xml:space="preserve">% fat. </w:t>
      </w:r>
      <w:r w:rsidR="00EA0E51">
        <w:t>The p</w:t>
      </w:r>
      <w:r w:rsidR="007C1E9C" w:rsidRPr="009D25E0">
        <w:t xml:space="preserve">rotein </w:t>
      </w:r>
      <w:r w:rsidR="00EA0E51">
        <w:t xml:space="preserve">varied from </w:t>
      </w:r>
      <w:r w:rsidR="007C1E9C" w:rsidRPr="009D25E0">
        <w:t>2</w:t>
      </w:r>
      <w:r w:rsidR="007E3B73" w:rsidRPr="009D25E0">
        <w:t> </w:t>
      </w:r>
      <w:r w:rsidR="007C1E9C" w:rsidRPr="009D25E0">
        <w:t>%</w:t>
      </w:r>
      <w:r w:rsidR="004655BD" w:rsidRPr="009D25E0">
        <w:t xml:space="preserve"> </w:t>
      </w:r>
      <w:r w:rsidR="007C1E9C" w:rsidRPr="009D25E0">
        <w:t>-</w:t>
      </w:r>
      <w:r w:rsidR="004655BD" w:rsidRPr="009D25E0">
        <w:t xml:space="preserve"> </w:t>
      </w:r>
      <w:r w:rsidR="007C1E9C" w:rsidRPr="009D25E0">
        <w:t>15</w:t>
      </w:r>
      <w:r w:rsidR="007E3B73" w:rsidRPr="009D25E0">
        <w:t> </w:t>
      </w:r>
      <w:r w:rsidR="007C1E9C" w:rsidRPr="009D25E0">
        <w:t>% and the most suitable mixtures</w:t>
      </w:r>
      <w:r w:rsidR="00AF4FE5" w:rsidRPr="009D25E0">
        <w:t xml:space="preserve"> </w:t>
      </w:r>
      <w:r w:rsidR="00947D28">
        <w:t xml:space="preserve">were </w:t>
      </w:r>
      <w:r w:rsidR="00AF4FE5" w:rsidRPr="009D25E0">
        <w:t>visu</w:t>
      </w:r>
      <w:r w:rsidR="000D16B7" w:rsidRPr="009D25E0">
        <w:t>ally selected</w:t>
      </w:r>
      <w:r w:rsidR="007C1E9C" w:rsidRPr="009D25E0">
        <w:t xml:space="preserve"> to imitate the rheolog</w:t>
      </w:r>
      <w:r w:rsidR="00594935" w:rsidRPr="009D25E0">
        <w:t>ical properties of a h</w:t>
      </w:r>
      <w:r w:rsidR="004655BD" w:rsidRPr="009D25E0">
        <w:t>olla</w:t>
      </w:r>
      <w:r w:rsidR="007C1E9C" w:rsidRPr="009D25E0">
        <w:t>ndaise</w:t>
      </w:r>
      <w:r w:rsidR="00594935" w:rsidRPr="009D25E0">
        <w:t xml:space="preserve"> sauce</w:t>
      </w:r>
      <w:r w:rsidR="007C1E9C" w:rsidRPr="009D25E0">
        <w:t xml:space="preserve"> .</w:t>
      </w:r>
      <w:r w:rsidR="007C1E9C" w:rsidRPr="007E3387">
        <w:t xml:space="preserve"> Both the reference products and the samples were transferred into preserving jars and heated at 65</w:t>
      </w:r>
      <w:r w:rsidR="007E3B73" w:rsidRPr="007E3387">
        <w:t> </w:t>
      </w:r>
      <w:r w:rsidR="007C1E9C" w:rsidRPr="007E3387">
        <w:t xml:space="preserve">°C (optimum texture </w:t>
      </w:r>
      <w:r w:rsidR="00594935" w:rsidRPr="007E3387">
        <w:t>h</w:t>
      </w:r>
      <w:r w:rsidR="007C1E9C" w:rsidRPr="007E3387">
        <w:t>ollandaise</w:t>
      </w:r>
      <w:r w:rsidR="00594935" w:rsidRPr="007E3387">
        <w:t xml:space="preserve"> sauce</w:t>
      </w:r>
      <w:r w:rsidR="004655BD" w:rsidRPr="007E3387">
        <w:t>)</w:t>
      </w:r>
      <w:r w:rsidR="007C1E9C" w:rsidRPr="007E3387">
        <w:t xml:space="preserve"> </w:t>
      </w:r>
      <w:sdt>
        <w:sdtPr>
          <w:alias w:val="Don't edit this field"/>
          <w:tag w:val="CitaviPlaceholder#eaa25cbd-da09-493a-a47b-f3fe41182239"/>
          <w:id w:val="1886144746"/>
          <w:placeholder>
            <w:docPart w:val="D35EC5C03AEC42B0B6D6E7BB64F13A81"/>
          </w:placeholder>
        </w:sdtPr>
        <w:sdtEndPr/>
        <w:sdtContent>
          <w:r w:rsidR="007C1E9C" w:rsidRPr="007E3387">
            <w:fldChar w:fldCharType="begin"/>
          </w:r>
          <w:r w:rsidR="001F7CA1">
            <w:instrText>ADDIN CitaviPlaceholder{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}</w:instrText>
          </w:r>
          <w:r w:rsidR="007C1E9C" w:rsidRPr="007E3387">
            <w:fldChar w:fldCharType="separate"/>
          </w:r>
          <w:r w:rsidR="00FC18EF">
            <w:t>(Hopia et al., 2013)</w:t>
          </w:r>
          <w:r w:rsidR="007C1E9C" w:rsidRPr="007E3387">
            <w:fldChar w:fldCharType="end"/>
          </w:r>
        </w:sdtContent>
      </w:sdt>
      <w:r w:rsidR="007C1E9C" w:rsidRPr="007E3387">
        <w:t xml:space="preserve"> 100</w:t>
      </w:r>
      <w:r w:rsidR="007E3B73" w:rsidRPr="007E3387">
        <w:t> </w:t>
      </w:r>
      <w:r w:rsidR="007C1E9C" w:rsidRPr="007E3387">
        <w:t xml:space="preserve">°C (imitates </w:t>
      </w:r>
      <w:r w:rsidR="002525AB" w:rsidRPr="007E3387">
        <w:t xml:space="preserve">the </w:t>
      </w:r>
      <w:r w:rsidR="007C1E9C" w:rsidRPr="007E3387">
        <w:t>heating step of a layman) for 1</w:t>
      </w:r>
      <w:r w:rsidR="00FD7AA1" w:rsidRPr="007E3387">
        <w:t> </w:t>
      </w:r>
      <w:r w:rsidR="007C1E9C" w:rsidRPr="007E3387">
        <w:t>h in a water</w:t>
      </w:r>
      <w:r w:rsidR="00243358" w:rsidRPr="007E3387">
        <w:t xml:space="preserve"> bath. </w:t>
      </w:r>
    </w:p>
    <w:p w:rsidR="00BF65B6" w:rsidRPr="007E3387" w:rsidRDefault="007C1E9C" w:rsidP="00D17A23">
      <w:pPr>
        <w:pStyle w:val="CETBodytext"/>
        <w:rPr>
          <w:rFonts w:cs="Arial"/>
          <w:szCs w:val="18"/>
        </w:rPr>
      </w:pPr>
      <w:r w:rsidRPr="00391DC5">
        <w:rPr>
          <w:rFonts w:cs="Arial"/>
          <w:szCs w:val="18"/>
        </w:rPr>
        <w:t>Rheological measurements:</w:t>
      </w:r>
      <w:r w:rsidRPr="007E3387">
        <w:rPr>
          <w:rFonts w:cs="Arial"/>
          <w:b/>
          <w:szCs w:val="18"/>
        </w:rPr>
        <w:t xml:space="preserve"> </w:t>
      </w:r>
      <w:r w:rsidR="00947D28" w:rsidRPr="008C1632">
        <w:rPr>
          <w:rFonts w:cs="Arial"/>
          <w:szCs w:val="18"/>
        </w:rPr>
        <w:t xml:space="preserve">The </w:t>
      </w:r>
      <w:r w:rsidR="00947D28">
        <w:rPr>
          <w:rFonts w:cs="Arial"/>
          <w:szCs w:val="18"/>
        </w:rPr>
        <w:t>f</w:t>
      </w:r>
      <w:r w:rsidR="004655BD" w:rsidRPr="007E3387">
        <w:rPr>
          <w:rFonts w:cs="Arial"/>
          <w:szCs w:val="18"/>
        </w:rPr>
        <w:t xml:space="preserve">low properties </w:t>
      </w:r>
      <w:r w:rsidRPr="007E3387">
        <w:rPr>
          <w:rFonts w:cs="Arial"/>
          <w:szCs w:val="18"/>
        </w:rPr>
        <w:t xml:space="preserve">were measured </w:t>
      </w:r>
      <w:r w:rsidR="00947D28">
        <w:rPr>
          <w:rFonts w:cs="Arial"/>
          <w:szCs w:val="18"/>
        </w:rPr>
        <w:t xml:space="preserve">using </w:t>
      </w:r>
      <w:r w:rsidRPr="007E3387">
        <w:rPr>
          <w:rFonts w:cs="Arial"/>
          <w:szCs w:val="18"/>
        </w:rPr>
        <w:t xml:space="preserve"> </w:t>
      </w:r>
      <w:r w:rsidR="00947D28">
        <w:rPr>
          <w:rFonts w:cs="Arial"/>
          <w:szCs w:val="18"/>
        </w:rPr>
        <w:t xml:space="preserve">the </w:t>
      </w:r>
      <w:r w:rsidRPr="007E3387">
        <w:rPr>
          <w:rFonts w:cs="Arial"/>
          <w:szCs w:val="18"/>
        </w:rPr>
        <w:t xml:space="preserve">rotational rheometer (HAAKE RV 20 Rotovisco) in operating mode controlled shear rate (CSR) (Increasing shear stress from 0.06 – 645 [1/s]) with concentric cylinder measuring system (cylinder MV DIN, cup MV St) at room temperature. The shear rate </w:t>
      </w:r>
      <w:r w:rsidR="004655BD" w:rsidRPr="007E3387">
        <w:rPr>
          <w:rFonts w:cs="Arial"/>
          <w:szCs w:val="18"/>
        </w:rPr>
        <w:t xml:space="preserve">was </w:t>
      </w:r>
    </w:p>
    <w:p w:rsidR="007C1E9C" w:rsidRPr="007E3387" w:rsidRDefault="007C1E9C" w:rsidP="00D17A23">
      <w:pPr>
        <w:pStyle w:val="CETBodytext"/>
        <w:rPr>
          <w:rFonts w:cs="Arial"/>
          <w:szCs w:val="18"/>
        </w:rPr>
      </w:pPr>
      <w:r w:rsidRPr="007E3387">
        <w:rPr>
          <w:rFonts w:cs="Arial"/>
          <w:szCs w:val="18"/>
        </w:rPr>
        <w:t>noted after ever</w:t>
      </w:r>
      <w:r w:rsidR="004655BD" w:rsidRPr="007E3387">
        <w:rPr>
          <w:rFonts w:cs="Arial"/>
          <w:szCs w:val="18"/>
        </w:rPr>
        <w:t xml:space="preserve">y 20 seconds and all samples were measured three times. </w:t>
      </w:r>
      <w:r w:rsidRPr="007E3387">
        <w:rPr>
          <w:rFonts w:cs="Arial"/>
          <w:szCs w:val="18"/>
        </w:rPr>
        <w:t xml:space="preserve">Furthermore, </w:t>
      </w:r>
      <w:r w:rsidR="004655BD" w:rsidRPr="007E3387">
        <w:rPr>
          <w:rFonts w:cs="Arial"/>
          <w:szCs w:val="18"/>
        </w:rPr>
        <w:t>the Herschel-Bulkley function was</w:t>
      </w:r>
      <w:r w:rsidRPr="007E3387">
        <w:rPr>
          <w:rFonts w:cs="Arial"/>
          <w:szCs w:val="18"/>
        </w:rPr>
        <w:t xml:space="preserve"> fitted to the flow curves and their parameters </w:t>
      </w:r>
      <w:r w:rsidR="002525AB" w:rsidRPr="007E3387">
        <w:rPr>
          <w:rFonts w:cs="Arial"/>
          <w:szCs w:val="18"/>
        </w:rPr>
        <w:t xml:space="preserve">were </w:t>
      </w:r>
      <w:r w:rsidRPr="007E3387">
        <w:rPr>
          <w:rFonts w:cs="Arial"/>
          <w:szCs w:val="18"/>
        </w:rPr>
        <w:t xml:space="preserve">determined. </w:t>
      </w:r>
    </w:p>
    <w:tbl>
      <w:tblPr>
        <w:tblStyle w:val="Tabellenraster"/>
        <w:tblpPr w:leftFromText="180" w:rightFromText="180" w:vertAnchor="page" w:horzAnchor="margin" w:tblpY="24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2"/>
        <w:gridCol w:w="805"/>
      </w:tblGrid>
      <w:tr w:rsidR="00BF65B6" w:rsidRPr="007E3387" w:rsidTr="00BF65B6">
        <w:tc>
          <w:tcPr>
            <w:tcW w:w="7982" w:type="dxa"/>
          </w:tcPr>
          <w:p w:rsidR="00BF65B6" w:rsidRPr="007E3387" w:rsidRDefault="00BF65B6" w:rsidP="00BF65B6">
            <w:pPr>
              <w:pStyle w:val="CETEquation"/>
              <w:rPr>
                <w:position w:val="12"/>
                <w:vertAlign w:val="superscript"/>
                <w:lang w:val="en-US"/>
              </w:rPr>
            </w:pPr>
            <w:r w:rsidRPr="007E3387">
              <w:rPr>
                <w:rFonts w:eastAsia="Calibri"/>
                <w:lang w:val="de-DE"/>
              </w:rPr>
              <w:t>τ</w:t>
            </w:r>
            <w:r w:rsidRPr="007E3387">
              <w:rPr>
                <w:rFonts w:eastAsia="Calibri"/>
                <w:lang w:val="en-US"/>
              </w:rPr>
              <w:t xml:space="preserve">= </w:t>
            </w:r>
            <w:r w:rsidRPr="007E3387">
              <w:rPr>
                <w:rFonts w:eastAsia="Calibri"/>
                <w:lang w:val="de-DE"/>
              </w:rPr>
              <w:t>τ</w:t>
            </w:r>
            <w:r w:rsidRPr="007E3387">
              <w:rPr>
                <w:rFonts w:eastAsia="Calibri"/>
                <w:position w:val="-10"/>
                <w:vertAlign w:val="subscript"/>
                <w:lang w:val="en-US"/>
              </w:rPr>
              <w:t xml:space="preserve">0 </w:t>
            </w:r>
            <w:r w:rsidRPr="007E3387">
              <w:rPr>
                <w:rFonts w:eastAsia="Calibri"/>
                <w:lang w:val="en-US"/>
              </w:rPr>
              <w:t>+K·</w:t>
            </w:r>
            <m:oMath>
              <m:acc>
                <m:accPr>
                  <m:chr m:val="̇"/>
                  <m:ctrlPr>
                    <w:rPr>
                      <w:rFonts w:ascii="Cambria Math" w:eastAsia="Calibri" w:hAnsi="Cambria Math"/>
                      <w:i/>
                      <w:iCs/>
                    </w:rPr>
                  </m:ctrlPr>
                </m:accPr>
                <m:e>
                  <m:r>
                    <w:rPr>
                      <w:rFonts w:ascii="Cambria Math" w:eastAsia="Calibri" w:hAnsi="Cambria Math"/>
                      <w:lang w:val="de-DE"/>
                    </w:rPr>
                    <m:t>γ</m:t>
                  </m:r>
                </m:e>
              </m:acc>
            </m:oMath>
            <w:r w:rsidRPr="007E3387">
              <w:rPr>
                <w:position w:val="12"/>
                <w:vertAlign w:val="superscript"/>
                <w:lang w:val="en-US"/>
              </w:rPr>
              <w:t>n</w:t>
            </w:r>
            <w:r w:rsidRPr="007E3387">
              <w:rPr>
                <w:position w:val="12"/>
                <w:vertAlign w:val="superscript"/>
                <w:lang w:val="en-US"/>
              </w:rPr>
              <w:softHyphen/>
            </w:r>
            <w:r w:rsidRPr="007E3387">
              <w:rPr>
                <w:position w:val="12"/>
                <w:vertAlign w:val="superscript"/>
                <w:lang w:val="en-US"/>
              </w:rPr>
              <w:softHyphen/>
            </w:r>
          </w:p>
          <w:p w:rsidR="00BF65B6" w:rsidRPr="007E3387" w:rsidRDefault="00BF65B6" w:rsidP="00BF65B6">
            <w:pPr>
              <w:pStyle w:val="CETEquation"/>
            </w:pPr>
            <w:r w:rsidRPr="007E3387">
              <w:rPr>
                <w:rFonts w:eastAsia="Calibri"/>
                <w:lang w:val="de-DE"/>
              </w:rPr>
              <w:t>τ</w:t>
            </w:r>
            <w:r w:rsidRPr="007E3387">
              <w:rPr>
                <w:rFonts w:eastAsia="Calibri"/>
                <w:position w:val="-9"/>
                <w:vertAlign w:val="subscript"/>
              </w:rPr>
              <w:t>0</w:t>
            </w:r>
            <w:r w:rsidRPr="007E3387">
              <w:t>: yield stress</w:t>
            </w:r>
            <w:r w:rsidRPr="007E3387">
              <w:rPr>
                <w:lang w:val="en-US"/>
              </w:rPr>
              <w:t xml:space="preserve">; </w:t>
            </w:r>
            <w:r w:rsidRPr="007E3387">
              <w:t>K: consistency coefficient</w:t>
            </w:r>
            <w:r w:rsidRPr="007E3387">
              <w:rPr>
                <w:lang w:val="en-US"/>
              </w:rPr>
              <w:t>; n: flow behaviour</w:t>
            </w:r>
          </w:p>
        </w:tc>
        <w:tc>
          <w:tcPr>
            <w:tcW w:w="805" w:type="dxa"/>
          </w:tcPr>
          <w:p w:rsidR="00BF65B6" w:rsidRPr="007E3387" w:rsidRDefault="00BF65B6" w:rsidP="00BF65B6">
            <w:pPr>
              <w:pStyle w:val="CETEquation"/>
              <w:jc w:val="right"/>
            </w:pPr>
            <w:r w:rsidRPr="007E3387">
              <w:t>(3)</w:t>
            </w:r>
          </w:p>
        </w:tc>
      </w:tr>
    </w:tbl>
    <w:p w:rsidR="007C1E9C" w:rsidRPr="007E3387" w:rsidRDefault="007C1E9C" w:rsidP="00D17A23">
      <w:pPr>
        <w:pStyle w:val="CETBodytext"/>
      </w:pPr>
      <w:r w:rsidRPr="007E3387">
        <w:t>Statistical analysis:</w:t>
      </w:r>
      <w:r w:rsidRPr="007E3387">
        <w:rPr>
          <w:b/>
        </w:rPr>
        <w:t xml:space="preserve"> </w:t>
      </w:r>
      <w:r w:rsidRPr="007E3387">
        <w:t xml:space="preserve">The WHC/OHC measurements </w:t>
      </w:r>
      <w:r w:rsidR="004655BD" w:rsidRPr="007E3387">
        <w:t xml:space="preserve">were </w:t>
      </w:r>
      <w:r w:rsidRPr="007E3387">
        <w:t>performed eightfold and the remaining functional properties, as well as the flow properties,</w:t>
      </w:r>
      <w:r w:rsidR="004655BD" w:rsidRPr="007E3387">
        <w:t xml:space="preserve"> were</w:t>
      </w:r>
      <w:r w:rsidRPr="007E3387">
        <w:t xml:space="preserve"> determined threefold. One-factor ANOVA and Tukey-Kramer </w:t>
      </w:r>
      <w:r w:rsidRPr="007E3387">
        <w:lastRenderedPageBreak/>
        <w:t>post</w:t>
      </w:r>
      <w:r w:rsidR="00F21C7D" w:rsidRPr="007E3387">
        <w:t>-</w:t>
      </w:r>
      <w:r w:rsidRPr="007E3387">
        <w:t>hoc</w:t>
      </w:r>
      <w:r w:rsidR="00F21C7D" w:rsidRPr="007E3387">
        <w:t>-</w:t>
      </w:r>
      <w:r w:rsidRPr="007E3387">
        <w:t>test (p</w:t>
      </w:r>
      <w:r w:rsidR="00DD3BE6" w:rsidRPr="007E3387">
        <w:t> </w:t>
      </w:r>
      <w:r w:rsidRPr="007E3387">
        <w:t>&lt;</w:t>
      </w:r>
      <w:r w:rsidR="00DD3BE6" w:rsidRPr="007E3387">
        <w:t> </w:t>
      </w:r>
      <w:r w:rsidRPr="007E3387">
        <w:t xml:space="preserve">0.05) </w:t>
      </w:r>
      <w:r w:rsidR="004655BD" w:rsidRPr="007E3387">
        <w:t xml:space="preserve">were </w:t>
      </w:r>
      <w:r w:rsidRPr="007E3387">
        <w:t xml:space="preserve">applied using MATLAB R2022a to analyze significant differences </w:t>
      </w:r>
      <w:r w:rsidR="00211E25" w:rsidRPr="007E3387">
        <w:t xml:space="preserve">in </w:t>
      </w:r>
      <w:r w:rsidRPr="007E3387">
        <w:t>the functional pr</w:t>
      </w:r>
      <w:r w:rsidR="004655BD" w:rsidRPr="007E3387">
        <w:t xml:space="preserve">operties and </w:t>
      </w:r>
      <w:r w:rsidRPr="007E3387">
        <w:t>Herschel Bulkley parameters</w:t>
      </w:r>
      <w:r w:rsidR="004655BD" w:rsidRPr="007E3387">
        <w:t>.</w:t>
      </w:r>
      <w:r w:rsidRPr="007E3387">
        <w:t xml:space="preserve"> </w:t>
      </w:r>
    </w:p>
    <w:p w:rsidR="007C1E9C" w:rsidRPr="007E3387" w:rsidRDefault="009D25E0" w:rsidP="00F95622">
      <w:pPr>
        <w:pStyle w:val="CETHeading1"/>
        <w:tabs>
          <w:tab w:val="clear" w:pos="360"/>
          <w:tab w:val="right" w:pos="7100"/>
        </w:tabs>
        <w:jc w:val="both"/>
        <w:rPr>
          <w:lang w:val="en-GB"/>
        </w:rPr>
      </w:pPr>
      <w:r w:rsidRPr="003E468F">
        <w:rPr>
          <w:noProof/>
        </w:rPr>
        <mc:AlternateContent>
          <mc:Choice Requires="wpg">
            <w:drawing>
              <wp:anchor distT="0" distB="0" distL="114300" distR="114300" simplePos="0" relativeHeight="251683840" behindDoc="0" locked="0" layoutInCell="1" allowOverlap="1" wp14:anchorId="2AA0F5B9" wp14:editId="7BFF7399">
                <wp:simplePos x="0" y="0"/>
                <wp:positionH relativeFrom="margin">
                  <wp:posOffset>2715895</wp:posOffset>
                </wp:positionH>
                <wp:positionV relativeFrom="paragraph">
                  <wp:posOffset>247650</wp:posOffset>
                </wp:positionV>
                <wp:extent cx="2774950" cy="2685415"/>
                <wp:effectExtent l="0" t="0" r="6350" b="635"/>
                <wp:wrapSquare wrapText="bothSides"/>
                <wp:docPr id="13" name="Gruppieren 13"/>
                <wp:cNvGraphicFramePr/>
                <a:graphic xmlns:a="http://schemas.openxmlformats.org/drawingml/2006/main">
                  <a:graphicData uri="http://schemas.microsoft.com/office/word/2010/wordprocessingGroup">
                    <wpg:wgp>
                      <wpg:cNvGrpSpPr/>
                      <wpg:grpSpPr>
                        <a:xfrm>
                          <a:off x="0" y="0"/>
                          <a:ext cx="2774950" cy="2685415"/>
                          <a:chOff x="6350" y="-6350"/>
                          <a:chExt cx="2774950" cy="2686049"/>
                        </a:xfrm>
                      </wpg:grpSpPr>
                      <wps:wsp>
                        <wps:cNvPr id="7" name="Textfeld 7"/>
                        <wps:cNvSpPr txBox="1"/>
                        <wps:spPr>
                          <a:xfrm>
                            <a:off x="82550" y="1943100"/>
                            <a:ext cx="2698750" cy="736599"/>
                          </a:xfrm>
                          <a:prstGeom prst="rect">
                            <a:avLst/>
                          </a:prstGeom>
                          <a:solidFill>
                            <a:prstClr val="white"/>
                          </a:solidFill>
                          <a:ln>
                            <a:noFill/>
                          </a:ln>
                        </wps:spPr>
                        <wps:txbx>
                          <w:txbxContent>
                            <w:p w:rsidR="00F7217E" w:rsidRPr="00A754BF" w:rsidRDefault="00F7217E" w:rsidP="009E15A1">
                              <w:pPr>
                                <w:pStyle w:val="CETCaption"/>
                                <w:rPr>
                                  <w:noProof/>
                                </w:rPr>
                              </w:pPr>
                              <w:r>
                                <w:t xml:space="preserve">Figure </w:t>
                              </w:r>
                              <w:r>
                                <w:fldChar w:fldCharType="begin"/>
                              </w:r>
                              <w:r>
                                <w:instrText xml:space="preserve"> SEQ Figure \* ARABIC </w:instrText>
                              </w:r>
                              <w:r>
                                <w:fldChar w:fldCharType="separate"/>
                              </w:r>
                              <w:r w:rsidR="00766F98">
                                <w:rPr>
                                  <w:noProof/>
                                </w:rPr>
                                <w:t>1</w:t>
                              </w:r>
                              <w:r>
                                <w:fldChar w:fldCharType="end"/>
                              </w:r>
                              <w:r>
                                <w:t xml:space="preserve">: </w:t>
                              </w:r>
                              <w:r w:rsidR="002B1BAA">
                                <w:t>Water-/oil holdin</w:t>
                              </w:r>
                              <w:r w:rsidR="00FC18EF">
                                <w:t>g</w:t>
                              </w:r>
                              <w:r w:rsidR="002B1BAA">
                                <w:t xml:space="preserve"> capacity of legumes (WHC/OHC)</w:t>
                              </w:r>
                              <w:r>
                                <w:t xml:space="preserve"> S</w:t>
                              </w:r>
                              <w:r w:rsidR="003423B1">
                                <w:t xml:space="preserve"> </w:t>
                              </w:r>
                              <w:r>
                                <w:t>= sunflower oil, R</w:t>
                              </w:r>
                              <w:r w:rsidR="003423B1">
                                <w:t xml:space="preserve"> </w:t>
                              </w:r>
                              <w:r>
                                <w:t>= rape oil</w:t>
                              </w:r>
                              <w:r w:rsidR="009E15A1">
                                <w:t>. With SPI (soy protein isolate), PPI (P</w:t>
                              </w:r>
                              <w:r w:rsidR="009E15A1" w:rsidRPr="007E3387">
                                <w:t>ea protein isolat</w:t>
                              </w:r>
                              <w:r w:rsidR="009E15A1">
                                <w:t>e) and LPI (L</w:t>
                              </w:r>
                              <w:r w:rsidR="009E15A1" w:rsidRPr="007E3387">
                                <w:t>upin prot</w:t>
                              </w:r>
                              <w:r w:rsidR="009E15A1">
                                <w:t>ein isolate)</w:t>
                              </w:r>
                              <w:r w:rsidR="009E15A1" w:rsidRPr="007E338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 name="Grafik 4" descr="C:\Users\fdlt0155\Downloads\WBC_OBC_kurz ohne Titel.jpg"/>
                          <pic:cNvPicPr>
                            <a:picLocks noChangeAspect="1"/>
                          </pic:cNvPicPr>
                        </pic:nvPicPr>
                        <pic:blipFill rotWithShape="1">
                          <a:blip r:embed="rId9">
                            <a:extLst>
                              <a:ext uri="{28A0092B-C50C-407E-A947-70E740481C1C}">
                                <a14:useLocalDpi xmlns:a14="http://schemas.microsoft.com/office/drawing/2010/main" val="0"/>
                              </a:ext>
                            </a:extLst>
                          </a:blip>
                          <a:srcRect l="3733" t="5682" r="8287" b="5238"/>
                          <a:stretch/>
                        </pic:blipFill>
                        <pic:spPr bwMode="auto">
                          <a:xfrm>
                            <a:off x="6350" y="-6350"/>
                            <a:ext cx="2712720" cy="206121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AA0F5B9" id="Gruppieren 13" o:spid="_x0000_s1026" style="position:absolute;left:0;text-align:left;margin-left:213.85pt;margin-top:19.5pt;width:218.5pt;height:211.45pt;z-index:251683840;mso-position-horizontal-relative:margin;mso-width-relative:margin;mso-height-relative:margin" coordorigin="63,-63" coordsize="27749,268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">
                <v:shapetype id="_x0000_t202" coordsize="21600,21600" o:spt="202" path="m,l,21600r21600,l21600,xe">
                  <v:stroke joinstyle="miter"/>
                  <v:path gradientshapeok="t" o:connecttype="rect"/>
                </v:shapetype>
                <v:shape id="Textfeld 7" o:spid="_x0000_s1027" type="#_x0000_t202" style="position:absolute;left:825;top:19431;width:26988;height:7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rsidR="00F7217E" w:rsidRPr="00A754BF" w:rsidRDefault="00F7217E" w:rsidP="009E15A1">
                        <w:pPr>
                          <w:pStyle w:val="CETCaption"/>
                          <w:rPr>
                            <w:noProof/>
                          </w:rPr>
                        </w:pPr>
                        <w:r>
                          <w:t xml:space="preserve">Figure </w:t>
                        </w:r>
                        <w:r>
                          <w:fldChar w:fldCharType="begin"/>
                        </w:r>
                        <w:r>
                          <w:instrText xml:space="preserve"> SEQ Figure \* ARABIC </w:instrText>
                        </w:r>
                        <w:r>
                          <w:fldChar w:fldCharType="separate"/>
                        </w:r>
                        <w:r w:rsidR="00766F98">
                          <w:rPr>
                            <w:noProof/>
                          </w:rPr>
                          <w:t>1</w:t>
                        </w:r>
                        <w:r>
                          <w:fldChar w:fldCharType="end"/>
                        </w:r>
                        <w:r>
                          <w:t xml:space="preserve">: </w:t>
                        </w:r>
                        <w:r w:rsidR="002B1BAA">
                          <w:t>Water-/oil holdin</w:t>
                        </w:r>
                        <w:r w:rsidR="00FC18EF">
                          <w:t>g</w:t>
                        </w:r>
                        <w:r w:rsidR="002B1BAA">
                          <w:t xml:space="preserve"> capacity of legumes (WHC/OHC)</w:t>
                        </w:r>
                        <w:r>
                          <w:t xml:space="preserve"> S</w:t>
                        </w:r>
                        <w:r w:rsidR="003423B1">
                          <w:t xml:space="preserve"> </w:t>
                        </w:r>
                        <w:r>
                          <w:t>= sunflower oil, R</w:t>
                        </w:r>
                        <w:r w:rsidR="003423B1">
                          <w:t xml:space="preserve"> </w:t>
                        </w:r>
                        <w:r>
                          <w:t>= rape oil</w:t>
                        </w:r>
                        <w:r w:rsidR="009E15A1">
                          <w:t>. With SPI (soy protein isolate), PPI (P</w:t>
                        </w:r>
                        <w:r w:rsidR="009E15A1" w:rsidRPr="007E3387">
                          <w:t>ea protein isolat</w:t>
                        </w:r>
                        <w:r w:rsidR="009E15A1">
                          <w:t>e) and LPI (L</w:t>
                        </w:r>
                        <w:r w:rsidR="009E15A1" w:rsidRPr="007E3387">
                          <w:t>upin prot</w:t>
                        </w:r>
                        <w:r w:rsidR="009E15A1">
                          <w:t>ein isolate)</w:t>
                        </w:r>
                        <w:r w:rsidR="009E15A1" w:rsidRPr="007E3387">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8" type="#_x0000_t75" style="position:absolute;left:63;top:-63;width:27127;height:20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">
                  <v:imagedata r:id="rId10" o:title="WBC_OBC_kurz ohne Titel" croptop="3724f" cropbottom="3433f" cropleft="2446f" cropright="5431f"/>
                  <v:path arrowok="t"/>
                </v:shape>
                <w10:wrap type="square" anchorx="margin"/>
              </v:group>
            </w:pict>
          </mc:Fallback>
        </mc:AlternateContent>
      </w:r>
      <w:r w:rsidR="007C1E9C" w:rsidRPr="007E3387">
        <w:rPr>
          <w:lang w:val="en-GB"/>
        </w:rPr>
        <w:t xml:space="preserve">Results &amp; Discussion </w:t>
      </w:r>
    </w:p>
    <w:p w:rsidR="00296993" w:rsidRDefault="007C1E9C" w:rsidP="00FA07BE">
      <w:pPr>
        <w:rPr>
          <w:rStyle w:val="CETBodytextCarattere"/>
        </w:rPr>
      </w:pPr>
      <w:r w:rsidRPr="003E468F">
        <w:rPr>
          <w:rStyle w:val="CETBodytextCarattere"/>
        </w:rPr>
        <w:t>Due to the ingredients and manufacturin</w:t>
      </w:r>
      <w:r w:rsidR="004655BD" w:rsidRPr="003E468F">
        <w:rPr>
          <w:rStyle w:val="CETBodytextCarattere"/>
        </w:rPr>
        <w:t>g methodology, the classic holla</w:t>
      </w:r>
      <w:r w:rsidRPr="003E468F">
        <w:rPr>
          <w:rStyle w:val="CETBodytextCarattere"/>
        </w:rPr>
        <w:t>ndaise sauce is both an emulsion and a foam</w:t>
      </w:r>
      <w:r w:rsidR="00C76A80" w:rsidRPr="003E468F">
        <w:rPr>
          <w:rStyle w:val="CETBodytextCarattere"/>
        </w:rPr>
        <w:t>.</w:t>
      </w:r>
      <w:r w:rsidRPr="003E468F">
        <w:rPr>
          <w:rStyle w:val="CETBodytextCarattere"/>
        </w:rPr>
        <w:t xml:space="preserve"> </w:t>
      </w:r>
      <w:r w:rsidR="00C76A80" w:rsidRPr="003E468F">
        <w:rPr>
          <w:rStyle w:val="CETBodytextCarattere"/>
        </w:rPr>
        <w:t>A</w:t>
      </w:r>
      <w:r w:rsidRPr="003E468F">
        <w:rPr>
          <w:rStyle w:val="CETBodytextCarattere"/>
        </w:rPr>
        <w:t>lthough</w:t>
      </w:r>
      <w:r w:rsidR="00796B0B" w:rsidRPr="003E468F">
        <w:rPr>
          <w:rStyle w:val="CETBodytextCarattere"/>
        </w:rPr>
        <w:t>,</w:t>
      </w:r>
      <w:r w:rsidRPr="003E468F">
        <w:rPr>
          <w:rStyle w:val="CETBodytextCarattere"/>
        </w:rPr>
        <w:t xml:space="preserve"> </w:t>
      </w:r>
      <w:r w:rsidR="00E44D6E" w:rsidRPr="003E468F">
        <w:rPr>
          <w:rStyle w:val="CETBodytextCarattere"/>
        </w:rPr>
        <w:t>the impact</w:t>
      </w:r>
      <w:r w:rsidR="001F3E51" w:rsidRPr="003E468F">
        <w:rPr>
          <w:rStyle w:val="CETBodytextCarattere"/>
        </w:rPr>
        <w:t xml:space="preserve"> of air </w:t>
      </w:r>
      <w:r w:rsidRPr="003E468F">
        <w:rPr>
          <w:rStyle w:val="CETBodytextCarattere"/>
        </w:rPr>
        <w:t>in the industrial substitutes, largely occurs d</w:t>
      </w:r>
      <w:r w:rsidR="007F43B1" w:rsidRPr="003E468F">
        <w:rPr>
          <w:rStyle w:val="CETBodytextCarattere"/>
        </w:rPr>
        <w:t>uring heating in the saucepan.</w:t>
      </w:r>
      <w:r w:rsidR="007F43B1" w:rsidRPr="007E3387">
        <w:rPr>
          <w:rStyle w:val="CETBodytextCarattere"/>
        </w:rPr>
        <w:t xml:space="preserve"> </w:t>
      </w:r>
      <w:r w:rsidRPr="007E3387">
        <w:rPr>
          <w:rStyle w:val="CETBodytextCarattere"/>
        </w:rPr>
        <w:t>Therefore, the functional pro</w:t>
      </w:r>
      <w:r w:rsidR="007F43B1" w:rsidRPr="007E3387">
        <w:rPr>
          <w:rStyle w:val="CETBodytextCarattere"/>
        </w:rPr>
        <w:t xml:space="preserve">perties focus on </w:t>
      </w:r>
      <w:r w:rsidR="00FD52E3">
        <w:rPr>
          <w:rStyle w:val="CETBodytextCarattere"/>
        </w:rPr>
        <w:t xml:space="preserve">the influences of </w:t>
      </w:r>
      <w:r w:rsidR="007F43B1" w:rsidRPr="007E3387">
        <w:rPr>
          <w:rStyle w:val="CETBodytextCarattere"/>
        </w:rPr>
        <w:t xml:space="preserve">water/oil holding capacity, emulsion </w:t>
      </w:r>
      <w:r w:rsidRPr="007E3387">
        <w:rPr>
          <w:rStyle w:val="CETBodytextCarattere"/>
        </w:rPr>
        <w:t xml:space="preserve">properties </w:t>
      </w:r>
      <w:r w:rsidR="00A3520A" w:rsidRPr="007E3387">
        <w:rPr>
          <w:rStyle w:val="CETBodytextCarattere"/>
        </w:rPr>
        <w:t xml:space="preserve">and foam formation properties. </w:t>
      </w:r>
    </w:p>
    <w:p w:rsidR="002703E3" w:rsidRDefault="002703E3" w:rsidP="00FA07BE">
      <w:pPr>
        <w:rPr>
          <w:rStyle w:val="CETBodytextCarattere"/>
        </w:rPr>
      </w:pPr>
    </w:p>
    <w:p w:rsidR="003E468F" w:rsidRDefault="00DE1A28" w:rsidP="002703E3">
      <w:pPr>
        <w:pStyle w:val="Listenabsatz"/>
        <w:ind w:left="0"/>
      </w:pPr>
      <w:r w:rsidRPr="002703E3">
        <w:rPr>
          <w:rStyle w:val="CETHeadingxxChar"/>
          <w:noProof/>
          <w:highlight w:val="magenta"/>
          <w:lang w:val="en-US"/>
        </w:rPr>
        <mc:AlternateContent>
          <mc:Choice Requires="wpg">
            <w:drawing>
              <wp:anchor distT="0" distB="0" distL="114300" distR="114300" simplePos="0" relativeHeight="251680768" behindDoc="0" locked="0" layoutInCell="1" allowOverlap="1" wp14:anchorId="1202BA08" wp14:editId="0DA78BB8">
                <wp:simplePos x="0" y="0"/>
                <wp:positionH relativeFrom="margin">
                  <wp:posOffset>26035</wp:posOffset>
                </wp:positionH>
                <wp:positionV relativeFrom="paragraph">
                  <wp:posOffset>2094865</wp:posOffset>
                </wp:positionV>
                <wp:extent cx="2946400" cy="2844800"/>
                <wp:effectExtent l="0" t="0" r="6350" b="0"/>
                <wp:wrapSquare wrapText="bothSides"/>
                <wp:docPr id="14" name="Gruppieren 14"/>
                <wp:cNvGraphicFramePr/>
                <a:graphic xmlns:a="http://schemas.openxmlformats.org/drawingml/2006/main">
                  <a:graphicData uri="http://schemas.microsoft.com/office/word/2010/wordprocessingGroup">
                    <wpg:wgp>
                      <wpg:cNvGrpSpPr/>
                      <wpg:grpSpPr>
                        <a:xfrm>
                          <a:off x="0" y="0"/>
                          <a:ext cx="2946400" cy="2844800"/>
                          <a:chOff x="-82550" y="-228600"/>
                          <a:chExt cx="2921000" cy="2482850"/>
                        </a:xfrm>
                      </wpg:grpSpPr>
                      <wps:wsp>
                        <wps:cNvPr id="11" name="Textfeld 11"/>
                        <wps:cNvSpPr txBox="1"/>
                        <wps:spPr>
                          <a:xfrm>
                            <a:off x="0" y="1644650"/>
                            <a:ext cx="2838450" cy="609600"/>
                          </a:xfrm>
                          <a:prstGeom prst="rect">
                            <a:avLst/>
                          </a:prstGeom>
                          <a:solidFill>
                            <a:prstClr val="white"/>
                          </a:solidFill>
                          <a:ln>
                            <a:noFill/>
                          </a:ln>
                        </wps:spPr>
                        <wps:txbx>
                          <w:txbxContent>
                            <w:p w:rsidR="00F60491" w:rsidRPr="00B61571" w:rsidRDefault="00F60491" w:rsidP="00D43EE7">
                              <w:pPr>
                                <w:pStyle w:val="CETCaption"/>
                              </w:pPr>
                              <w:r>
                                <w:t xml:space="preserve">Figure 2: </w:t>
                              </w:r>
                              <w:r w:rsidR="004E2255">
                                <w:t>Emulsion stability (ES) and activity  index (EAI)</w:t>
                              </w:r>
                              <w:r>
                                <w:t xml:space="preserve"> of legume proteins, </w:t>
                              </w:r>
                              <w:r w:rsidRPr="004271A8">
                                <w:t>S</w:t>
                              </w:r>
                              <w:r w:rsidR="00EF09BC">
                                <w:t xml:space="preserve"> </w:t>
                              </w:r>
                              <w:r w:rsidRPr="004271A8">
                                <w:t>= sunflower oil, R</w:t>
                              </w:r>
                              <w:r w:rsidR="00EF09BC">
                                <w:t xml:space="preserve"> = rape oil, S = </w:t>
                              </w:r>
                              <w:r w:rsidRPr="004271A8">
                                <w:t>SP</w:t>
                              </w:r>
                              <w:r w:rsidR="009F4730">
                                <w:t xml:space="preserve">I (soy protein isolate) </w:t>
                              </w:r>
                              <w:r w:rsidRPr="004271A8">
                                <w:t>, P</w:t>
                              </w:r>
                              <w:r>
                                <w:t xml:space="preserve"> </w:t>
                              </w:r>
                              <w:r w:rsidRPr="004271A8">
                                <w:t>=</w:t>
                              </w:r>
                              <w:r>
                                <w:t xml:space="preserve"> </w:t>
                              </w:r>
                              <w:r w:rsidRPr="004271A8">
                                <w:t>PPI</w:t>
                              </w:r>
                              <w:r w:rsidR="009F4730">
                                <w:t xml:space="preserve"> (pea protein isolate)</w:t>
                              </w:r>
                              <w:r w:rsidRPr="004271A8">
                                <w:t>, L=</w:t>
                              </w:r>
                              <w:r>
                                <w:t xml:space="preserve"> </w:t>
                              </w:r>
                              <w:r w:rsidRPr="004271A8">
                                <w:t>LPI</w:t>
                              </w:r>
                              <w:r w:rsidR="009F4730">
                                <w:t xml:space="preserve"> (lupin protein isol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Grafik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82550" y="-228600"/>
                            <a:ext cx="2869566" cy="198691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202BA08" id="Gruppieren 14" o:spid="_x0000_s1029" style="position:absolute;left:0;text-align:left;margin-left:2.05pt;margin-top:164.95pt;width:232pt;height:224pt;z-index:251680768;mso-position-horizontal-relative:margin;mso-width-relative:margin;mso-height-relative:margin" coordorigin="-825,-2286" coordsize="29210,24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">
                <v:shape id="Textfeld 11" o:spid="_x0000_s1030" type="#_x0000_t202" style="position:absolute;top:16446;width:2838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rsidR="00F60491" w:rsidRPr="00B61571" w:rsidRDefault="00F60491" w:rsidP="00D43EE7">
                        <w:pPr>
                          <w:pStyle w:val="CETCaption"/>
                        </w:pPr>
                        <w:r>
                          <w:t xml:space="preserve">Figure 2: </w:t>
                        </w:r>
                        <w:r w:rsidR="004E2255">
                          <w:t xml:space="preserve">Emulsion stability (ES) and </w:t>
                        </w:r>
                        <w:proofErr w:type="gramStart"/>
                        <w:r w:rsidR="004E2255">
                          <w:t>activity  index</w:t>
                        </w:r>
                        <w:proofErr w:type="gramEnd"/>
                        <w:r w:rsidR="004E2255">
                          <w:t xml:space="preserve"> (EAI)</w:t>
                        </w:r>
                        <w:r>
                          <w:t xml:space="preserve"> of legume proteins, </w:t>
                        </w:r>
                        <w:r w:rsidRPr="004271A8">
                          <w:t>S</w:t>
                        </w:r>
                        <w:r w:rsidR="00EF09BC">
                          <w:t xml:space="preserve"> </w:t>
                        </w:r>
                        <w:r w:rsidRPr="004271A8">
                          <w:t>= sunflower oil, R</w:t>
                        </w:r>
                        <w:r w:rsidR="00EF09BC">
                          <w:t xml:space="preserve"> = rape oil, S = </w:t>
                        </w:r>
                        <w:r w:rsidRPr="004271A8">
                          <w:t>SP</w:t>
                        </w:r>
                        <w:r w:rsidR="009F4730">
                          <w:t xml:space="preserve">I (soy protein isolate) </w:t>
                        </w:r>
                        <w:r w:rsidRPr="004271A8">
                          <w:t>, P</w:t>
                        </w:r>
                        <w:r>
                          <w:t xml:space="preserve"> </w:t>
                        </w:r>
                        <w:r w:rsidRPr="004271A8">
                          <w:t>=</w:t>
                        </w:r>
                        <w:r>
                          <w:t xml:space="preserve"> </w:t>
                        </w:r>
                        <w:r w:rsidRPr="004271A8">
                          <w:t>PPI</w:t>
                        </w:r>
                        <w:r w:rsidR="009F4730">
                          <w:t xml:space="preserve"> (pea protein isolate)</w:t>
                        </w:r>
                        <w:r w:rsidRPr="004271A8">
                          <w:t>, L=</w:t>
                        </w:r>
                        <w:r>
                          <w:t xml:space="preserve"> </w:t>
                        </w:r>
                        <w:r w:rsidRPr="004271A8">
                          <w:t>LPI</w:t>
                        </w:r>
                        <w:r w:rsidR="009F4730">
                          <w:t xml:space="preserve"> (lupin protein isolate)</w:t>
                        </w:r>
                      </w:p>
                    </w:txbxContent>
                  </v:textbox>
                </v:shape>
                <v:shape id="Grafik 3" o:spid="_x0000_s1031" type="#_x0000_t75" style="position:absolute;left:-825;top:-2286;width:2869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">
                  <v:imagedata r:id="rId12" o:title=""/>
                  <v:path arrowok="t"/>
                </v:shape>
                <w10:wrap type="square" anchorx="margin"/>
              </v:group>
            </w:pict>
          </mc:Fallback>
        </mc:AlternateContent>
      </w:r>
      <w:r w:rsidR="002703E3" w:rsidRPr="002703E3">
        <w:rPr>
          <w:rStyle w:val="CETHeadingxxChar"/>
        </w:rPr>
        <w:t xml:space="preserve">3.1 </w:t>
      </w:r>
      <w:r w:rsidR="007F43B1" w:rsidRPr="002703E3">
        <w:rPr>
          <w:rStyle w:val="CETHeadingxxChar"/>
        </w:rPr>
        <w:t>Water-/o</w:t>
      </w:r>
      <w:r w:rsidR="00596AD9" w:rsidRPr="002703E3">
        <w:rPr>
          <w:rStyle w:val="CETHeadingxxChar"/>
        </w:rPr>
        <w:t xml:space="preserve">il </w:t>
      </w:r>
      <w:r w:rsidR="007F43B1" w:rsidRPr="002703E3">
        <w:rPr>
          <w:rStyle w:val="CETHeadingxxChar"/>
        </w:rPr>
        <w:t>h</w:t>
      </w:r>
      <w:r w:rsidR="003E468F" w:rsidRPr="002703E3">
        <w:rPr>
          <w:rStyle w:val="CETHeadingxxChar"/>
        </w:rPr>
        <w:t xml:space="preserve">olding capacity (WHC/OHC) </w:t>
      </w:r>
      <w:r w:rsidR="007C1E9C" w:rsidRPr="007E3387">
        <w:rPr>
          <w:rStyle w:val="CETBodytextCarattere"/>
        </w:rPr>
        <w:t>Concerning the WHC and OHC, it is noticeable that the protein isolates bind more water (2.12</w:t>
      </w:r>
      <w:r w:rsidR="00A86514" w:rsidRPr="007E3387">
        <w:rPr>
          <w:rStyle w:val="CETBodytextCarattere"/>
        </w:rPr>
        <w:t> </w:t>
      </w:r>
      <w:r w:rsidR="007C1E9C" w:rsidRPr="007E3387">
        <w:rPr>
          <w:rStyle w:val="CETBodytextCarattere"/>
        </w:rPr>
        <w:t>g/g</w:t>
      </w:r>
      <w:r w:rsidR="00A86514" w:rsidRPr="007E3387">
        <w:rPr>
          <w:rStyle w:val="CETBodytextCarattere"/>
        </w:rPr>
        <w:t> </w:t>
      </w:r>
      <w:r w:rsidR="007C1E9C" w:rsidRPr="007E3387">
        <w:rPr>
          <w:rStyle w:val="CETBodytextCarattere"/>
        </w:rPr>
        <w:t>-</w:t>
      </w:r>
      <w:r w:rsidR="00A86514" w:rsidRPr="007E3387">
        <w:rPr>
          <w:rStyle w:val="CETBodytextCarattere"/>
        </w:rPr>
        <w:t> </w:t>
      </w:r>
      <w:r w:rsidR="007C1E9C" w:rsidRPr="007E3387">
        <w:rPr>
          <w:rStyle w:val="CETBodytextCarattere"/>
        </w:rPr>
        <w:t>12.04</w:t>
      </w:r>
      <w:r w:rsidR="00A86514" w:rsidRPr="007E3387">
        <w:rPr>
          <w:rStyle w:val="CETBodytextCarattere"/>
        </w:rPr>
        <w:t> </w:t>
      </w:r>
      <w:r w:rsidR="007C1E9C" w:rsidRPr="007E3387">
        <w:rPr>
          <w:rStyle w:val="CETBodytextCarattere"/>
        </w:rPr>
        <w:t>g/g) than oil (1.81</w:t>
      </w:r>
      <w:r w:rsidR="00D93845" w:rsidRPr="007E3387">
        <w:rPr>
          <w:rStyle w:val="CETBodytextCarattere"/>
        </w:rPr>
        <w:t> </w:t>
      </w:r>
      <w:r w:rsidR="007C1E9C" w:rsidRPr="007E3387">
        <w:rPr>
          <w:rStyle w:val="CETBodytextCarattere"/>
        </w:rPr>
        <w:t>g/g - 3.05</w:t>
      </w:r>
      <w:r w:rsidR="00D93845" w:rsidRPr="007E3387">
        <w:rPr>
          <w:rStyle w:val="CETBodytextCarattere"/>
        </w:rPr>
        <w:t> </w:t>
      </w:r>
      <w:r w:rsidR="007C1E9C" w:rsidRPr="007E3387">
        <w:rPr>
          <w:rStyle w:val="CETBodytextCarattere"/>
        </w:rPr>
        <w:t xml:space="preserve">g/g) </w:t>
      </w:r>
      <w:r w:rsidR="004655BD" w:rsidRPr="007E3387">
        <w:rPr>
          <w:rStyle w:val="CETBodytextCarattere"/>
        </w:rPr>
        <w:t>(</w:t>
      </w:r>
      <w:r w:rsidR="007C1E9C" w:rsidRPr="007E3387">
        <w:rPr>
          <w:rStyle w:val="CETBodytextCarattere"/>
        </w:rPr>
        <w:t>Fig</w:t>
      </w:r>
      <w:r w:rsidR="00596AD9" w:rsidRPr="007E3387">
        <w:rPr>
          <w:rStyle w:val="CETBodytextCarattere"/>
        </w:rPr>
        <w:t>ure</w:t>
      </w:r>
      <w:r w:rsidR="00D93845" w:rsidRPr="007E3387">
        <w:rPr>
          <w:rStyle w:val="CETBodytextCarattere"/>
        </w:rPr>
        <w:t> </w:t>
      </w:r>
      <w:r w:rsidR="00596AD9" w:rsidRPr="007E3387">
        <w:rPr>
          <w:rStyle w:val="CETBodytextCarattere"/>
        </w:rPr>
        <w:t>1</w:t>
      </w:r>
      <w:r w:rsidR="007C1E9C" w:rsidRPr="007E3387">
        <w:rPr>
          <w:rStyle w:val="CETBodytextCarattere"/>
        </w:rPr>
        <w:t>) except for LPI. Probably, LPI shows a higher hydrophobicity and the aliphatic chains of the lipids can better interact with the nonpolar side chains of the amino acids</w:t>
      </w:r>
      <w:r w:rsidR="0056212F" w:rsidRPr="007E3387">
        <w:rPr>
          <w:rStyle w:val="CETBodytextCarattere"/>
        </w:rPr>
        <w:t xml:space="preserve"> </w:t>
      </w:r>
      <w:sdt>
        <w:sdtPr>
          <w:rPr>
            <w:rStyle w:val="CETBodytextCarattere"/>
          </w:rPr>
          <w:alias w:val="Don't edit this field"/>
          <w:tag w:val="CitaviPlaceholder#3fb27297-3de4-45c0-a23e-74ab78b37ab0"/>
          <w:id w:val="828716208"/>
          <w:placeholder>
            <w:docPart w:val="DefaultPlaceholder_-1854013440"/>
          </w:placeholder>
        </w:sdtPr>
        <w:sdtEndPr>
          <w:rPr>
            <w:rStyle w:val="CETBodytextCarattere"/>
          </w:rPr>
        </w:sdtEndPr>
        <w:sdtContent>
          <w:r w:rsidR="0056212F" w:rsidRPr="007E3387">
            <w:rPr>
              <w:rStyle w:val="CETBodytextCarattere"/>
            </w:rPr>
            <w:fldChar w:fldCharType="begin"/>
          </w:r>
          <w:r w:rsidR="001F7CA1">
            <w:rPr>
              <w:rStyle w:val="CETBodytextCarattere"/>
            </w:rPr>
            <w:instrText>ADDIN CitaviPlaceholder{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}</w:instrText>
          </w:r>
          <w:r w:rsidR="0056212F" w:rsidRPr="007E3387">
            <w:rPr>
              <w:rStyle w:val="CETBodytextCarattere"/>
            </w:rPr>
            <w:fldChar w:fldCharType="separate"/>
          </w:r>
          <w:r w:rsidR="00FC18EF">
            <w:rPr>
              <w:rStyle w:val="CETBodytextCarattere"/>
            </w:rPr>
            <w:t>(Sanjeewa et al., 2010)</w:t>
          </w:r>
          <w:r w:rsidR="0056212F" w:rsidRPr="007E3387">
            <w:rPr>
              <w:rStyle w:val="CETBodytextCarattere"/>
            </w:rPr>
            <w:fldChar w:fldCharType="end"/>
          </w:r>
        </w:sdtContent>
      </w:sdt>
      <w:r w:rsidR="0056212F" w:rsidRPr="007E3387">
        <w:rPr>
          <w:rStyle w:val="CETBodytextCarattere"/>
        </w:rPr>
        <w:t xml:space="preserve">. </w:t>
      </w:r>
      <w:r w:rsidR="007C1E9C" w:rsidRPr="007E3387">
        <w:rPr>
          <w:rStyle w:val="CETBodytextCarattere"/>
        </w:rPr>
        <w:t>The water binding capacities of the three protein isolates differ significantly in contrast to the OHC. The SPI binds the most water, which could be related to t</w:t>
      </w:r>
      <w:r w:rsidR="000F7787" w:rsidRPr="007E3387">
        <w:rPr>
          <w:rStyle w:val="CETBodytextCarattere"/>
        </w:rPr>
        <w:t xml:space="preserve">he high amount of the hydrophilic </w:t>
      </w:r>
      <w:r w:rsidR="007C1E9C" w:rsidRPr="007E3387">
        <w:rPr>
          <w:rStyle w:val="CETBodytextCarattere"/>
        </w:rPr>
        <w:t>amino</w:t>
      </w:r>
      <w:r w:rsidR="000F7787" w:rsidRPr="007E3387">
        <w:rPr>
          <w:rStyle w:val="CETBodytextCarattere"/>
        </w:rPr>
        <w:t xml:space="preserve"> </w:t>
      </w:r>
      <w:r w:rsidR="007C1E9C" w:rsidRPr="007E3387">
        <w:rPr>
          <w:rStyle w:val="CETBodytextCarattere"/>
        </w:rPr>
        <w:t>aci</w:t>
      </w:r>
      <w:r w:rsidR="00AD02B8" w:rsidRPr="007E3387">
        <w:rPr>
          <w:rStyle w:val="CETBodytextCarattere"/>
        </w:rPr>
        <w:t xml:space="preserve">ds on the covering of globular </w:t>
      </w:r>
      <w:r w:rsidR="007C1E9C" w:rsidRPr="007E3387">
        <w:rPr>
          <w:rStyle w:val="CETBodytextCarattere"/>
        </w:rPr>
        <w:t>soy protein</w:t>
      </w:r>
      <w:r w:rsidR="0056212F" w:rsidRPr="007E3387">
        <w:rPr>
          <w:rStyle w:val="CETBodytextCarattere"/>
        </w:rPr>
        <w:t xml:space="preserve"> </w:t>
      </w:r>
      <w:sdt>
        <w:sdtPr>
          <w:rPr>
            <w:rStyle w:val="CETBodytextCarattere"/>
          </w:rPr>
          <w:alias w:val="Don't edit this field"/>
          <w:tag w:val="CitaviPlaceholder#e29f8adf-a2cf-44ef-97ba-ea9765c9bcf2"/>
          <w:id w:val="-914470567"/>
          <w:placeholder>
            <w:docPart w:val="DefaultPlaceholder_-1854013440"/>
          </w:placeholder>
        </w:sdtPr>
        <w:sdtEndPr>
          <w:rPr>
            <w:rStyle w:val="CETBodytextCarattere"/>
          </w:rPr>
        </w:sdtEndPr>
        <w:sdtContent>
          <w:r w:rsidR="0056212F" w:rsidRPr="007E3387">
            <w:rPr>
              <w:rStyle w:val="CETBodytextCarattere"/>
            </w:rPr>
            <w:fldChar w:fldCharType="begin"/>
          </w:r>
          <w:r w:rsidR="001F7CA1">
            <w:rPr>
              <w:rStyle w:val="CETBodytextCarattere"/>
            </w:rPr>
            <w:instrText>ADDIN CitaviPlaceholder{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}</w:instrText>
          </w:r>
          <w:r w:rsidR="0056212F" w:rsidRPr="007E3387">
            <w:rPr>
              <w:rStyle w:val="CETBodytextCarattere"/>
            </w:rPr>
            <w:fldChar w:fldCharType="separate"/>
          </w:r>
          <w:r w:rsidR="00FC18EF">
            <w:rPr>
              <w:rStyle w:val="CETBodytextCarattere"/>
            </w:rPr>
            <w:t>(Gorissen et al., 2018)</w:t>
          </w:r>
          <w:r w:rsidR="0056212F" w:rsidRPr="007E3387">
            <w:rPr>
              <w:rStyle w:val="CETBodytextCarattere"/>
            </w:rPr>
            <w:fldChar w:fldCharType="end"/>
          </w:r>
        </w:sdtContent>
      </w:sdt>
      <w:r w:rsidR="0056212F" w:rsidRPr="007E3387">
        <w:rPr>
          <w:rStyle w:val="CETBodytextCarattere"/>
        </w:rPr>
        <w:t>.</w:t>
      </w:r>
      <w:r w:rsidR="000F7787" w:rsidRPr="007E3387">
        <w:rPr>
          <w:rStyle w:val="CETBodytextCarattere"/>
        </w:rPr>
        <w:t xml:space="preserve"> </w:t>
      </w:r>
      <w:r w:rsidR="00330365" w:rsidRPr="007E3387">
        <w:rPr>
          <w:rStyle w:val="CETBodytextCarattere"/>
        </w:rPr>
        <w:t>Furthermore, the prevailing pH and the d</w:t>
      </w:r>
      <w:r w:rsidR="00330365" w:rsidRPr="007E3387">
        <w:t>ifferent isoelectric points could also influence the WHC. For these measurements, the given pH value: SPI: 8.61 (±</w:t>
      </w:r>
      <w:r w:rsidR="006602A4" w:rsidRPr="007E3387">
        <w:t xml:space="preserve">0.01), </w:t>
      </w:r>
      <w:r w:rsidR="00330365" w:rsidRPr="007E3387">
        <w:t>PPI:</w:t>
      </w:r>
      <w:r w:rsidR="006602A4" w:rsidRPr="007E3387">
        <w:t xml:space="preserve"> </w:t>
      </w:r>
      <w:r w:rsidR="00330365" w:rsidRPr="007E3387">
        <w:t>7.64 (±</w:t>
      </w:r>
      <w:r w:rsidR="000F7787" w:rsidRPr="007E3387">
        <w:t xml:space="preserve">0.01) and LPI: </w:t>
      </w:r>
      <w:r w:rsidR="00330365" w:rsidRPr="007E3387">
        <w:t xml:space="preserve">7.07 (±0.01) of the suspension was used and no uniform settings were made. According to </w:t>
      </w:r>
      <w:sdt>
        <w:sdtPr>
          <w:alias w:val="Don't edit this field"/>
          <w:tag w:val="CitaviPlaceholder#d3034e81-0540-4917-84a8-cab3456c61d2"/>
          <w:id w:val="389930513"/>
          <w:placeholder>
            <w:docPart w:val="6994BBEDFB3C46248263C439638CDE6B"/>
          </w:placeholder>
        </w:sdtPr>
        <w:sdtEndPr/>
        <w:sdtContent>
          <w:r w:rsidR="00330365" w:rsidRPr="007E3387">
            <w:fldChar w:fldCharType="begin"/>
          </w:r>
          <w:r w:rsidR="001F7CA1">
            <w:instrText>ADDIN CitaviPlaceholder{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}</w:instrText>
          </w:r>
          <w:r w:rsidR="00330365" w:rsidRPr="007E3387">
            <w:fldChar w:fldCharType="separate"/>
          </w:r>
          <w:r w:rsidR="00FC18EF">
            <w:t>(Tsumura et al., 2005)</w:t>
          </w:r>
          <w:r w:rsidR="00330365" w:rsidRPr="007E3387">
            <w:fldChar w:fldCharType="end"/>
          </w:r>
        </w:sdtContent>
      </w:sdt>
      <w:r w:rsidR="00330365" w:rsidRPr="007E3387">
        <w:t xml:space="preserve"> the isoelectric point (IEP) of soybean is about 4.50, wher</w:t>
      </w:r>
      <w:r w:rsidR="000F7787" w:rsidRPr="007E3387">
        <w:t>eas a subunit of pea has an IEP</w:t>
      </w:r>
      <w:r w:rsidR="00330365" w:rsidRPr="007E3387">
        <w:t xml:space="preserve"> of 8.8 </w:t>
      </w:r>
      <w:sdt>
        <w:sdtPr>
          <w:alias w:val="Don't edit this field"/>
          <w:tag w:val="CitaviPlaceholder#328027fd-053c-4996-8288-c118950cda16"/>
          <w:id w:val="45571593"/>
          <w:placeholder>
            <w:docPart w:val="6994BBEDFB3C46248263C439638CDE6B"/>
          </w:placeholder>
        </w:sdtPr>
        <w:sdtEndPr/>
        <w:sdtContent>
          <w:r w:rsidR="00330365" w:rsidRPr="007E3387">
            <w:fldChar w:fldCharType="begin"/>
          </w:r>
          <w:r w:rsidR="001F7CA1">
            <w:instrText>ADDIN CitaviPlaceholder{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}</w:instrText>
          </w:r>
          <w:r w:rsidR="00330365" w:rsidRPr="007E3387">
            <w:fldChar w:fldCharType="separate"/>
          </w:r>
          <w:r w:rsidR="00FC18EF">
            <w:t>(Heng et al., 2004)</w:t>
          </w:r>
          <w:r w:rsidR="00330365" w:rsidRPr="007E3387">
            <w:fldChar w:fldCharType="end"/>
          </w:r>
        </w:sdtContent>
      </w:sdt>
      <w:r w:rsidR="00330365" w:rsidRPr="007E3387">
        <w:t>. Also in lupin, one subunit has</w:t>
      </w:r>
      <w:r w:rsidR="000F7787" w:rsidRPr="007E3387">
        <w:t xml:space="preserve"> a </w:t>
      </w:r>
      <w:r w:rsidR="00330365" w:rsidRPr="007E3387">
        <w:t xml:space="preserve">value of 8.51 </w:t>
      </w:r>
      <w:sdt>
        <w:sdtPr>
          <w:alias w:val="Don't edit this field"/>
          <w:tag w:val="CitaviPlaceholder#cac9d9ac-c49c-4405-9057-845259a50ff5"/>
          <w:id w:val="-416944986"/>
          <w:placeholder>
            <w:docPart w:val="6994BBEDFB3C46248263C439638CDE6B"/>
          </w:placeholder>
        </w:sdtPr>
        <w:sdtEndPr/>
        <w:sdtContent>
          <w:r w:rsidR="00330365" w:rsidRPr="007E3387">
            <w:fldChar w:fldCharType="begin"/>
          </w:r>
          <w:r w:rsidR="001F7CA1">
            <w:instrText>ADDIN CitaviPlaceholder{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}</w:instrText>
          </w:r>
          <w:r w:rsidR="00330365" w:rsidRPr="007E3387">
            <w:fldChar w:fldCharType="separate"/>
          </w:r>
          <w:r w:rsidR="00FC18EF">
            <w:t>(Shrestha et al., 2021)</w:t>
          </w:r>
          <w:r w:rsidR="00330365" w:rsidRPr="007E3387">
            <w:fldChar w:fldCharType="end"/>
          </w:r>
        </w:sdtContent>
      </w:sdt>
      <w:r w:rsidR="00330365" w:rsidRPr="007E3387">
        <w:t xml:space="preserve">. </w:t>
      </w:r>
      <w:r w:rsidR="007C1E9C" w:rsidRPr="007E3387">
        <w:t xml:space="preserve">Here it is noticeable that the range of the isoelectric point of pea and lupin overlaps with the existing pH values for PPI and LPI, which can lead to a lower WHC </w:t>
      </w:r>
      <w:sdt>
        <w:sdtPr>
          <w:alias w:val="Don't edit this field"/>
          <w:tag w:val="CitaviPlaceholder#e17f718c-dc42-4b51-bbe0-7f9647f2c2e1"/>
          <w:id w:val="1367104789"/>
          <w:placeholder>
            <w:docPart w:val="059504E1319A4B48A5E2E67D122FCF78"/>
          </w:placeholder>
        </w:sdtPr>
        <w:sdtEndPr/>
        <w:sdtContent>
          <w:r w:rsidR="007C1E9C" w:rsidRPr="007E3387">
            <w:fldChar w:fldCharType="begin"/>
          </w:r>
          <w:r w:rsidR="001F7CA1">
            <w:instrText>ADDIN CitaviPlaceholder{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}</w:instrText>
          </w:r>
          <w:r w:rsidR="007C1E9C" w:rsidRPr="007E3387">
            <w:fldChar w:fldCharType="separate"/>
          </w:r>
          <w:r w:rsidR="00FC18EF">
            <w:t>(Damodaran, 2005)</w:t>
          </w:r>
          <w:r w:rsidR="007C1E9C" w:rsidRPr="007E3387">
            <w:fldChar w:fldCharType="end"/>
          </w:r>
        </w:sdtContent>
      </w:sdt>
      <w:r w:rsidR="007C1E9C" w:rsidRPr="007E3387">
        <w:t xml:space="preserve">. </w:t>
      </w:r>
      <w:r w:rsidR="006602A4" w:rsidRPr="007E3387">
        <w:t xml:space="preserve">When comparing WHC to the literature, it should always be kept in mind that the methodology used greatly affects the results. </w:t>
      </w:r>
      <w:r w:rsidR="006602A4" w:rsidRPr="00175E2E">
        <w:t xml:space="preserve">According to </w:t>
      </w:r>
      <w:sdt>
        <w:sdtPr>
          <w:alias w:val="Don't edit this field"/>
          <w:tag w:val="CitaviPlaceholder#dc9afcd0-46c6-478d-bbb7-4a31e8e392af"/>
          <w:id w:val="-1555296531"/>
          <w:placeholder>
            <w:docPart w:val="829C073DD35B4BE7BFC901CB906E11D3"/>
          </w:placeholder>
        </w:sdtPr>
        <w:sdtEndPr/>
        <w:sdtContent>
          <w:r w:rsidR="006602A4" w:rsidRPr="00175E2E">
            <w:fldChar w:fldCharType="begin"/>
          </w:r>
          <w:r w:rsidR="001F7CA1">
            <w:instrText>ADDIN CitaviPlaceholder{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}</w:instrText>
          </w:r>
          <w:r w:rsidR="006602A4" w:rsidRPr="00175E2E">
            <w:fldChar w:fldCharType="separate"/>
          </w:r>
          <w:r w:rsidR="00FC18EF">
            <w:t>(Kinsella, 1979)</w:t>
          </w:r>
          <w:r w:rsidR="006602A4" w:rsidRPr="00175E2E">
            <w:fldChar w:fldCharType="end"/>
          </w:r>
        </w:sdtContent>
      </w:sdt>
      <w:r w:rsidR="00175E2E" w:rsidRPr="00175E2E">
        <w:t>, the increase form pH</w:t>
      </w:r>
      <w:r w:rsidR="006E51F8">
        <w:t xml:space="preserve"> </w:t>
      </w:r>
      <w:r w:rsidR="00175E2E" w:rsidRPr="00175E2E">
        <w:t>5 to pH</w:t>
      </w:r>
      <w:r w:rsidR="006E51F8">
        <w:t xml:space="preserve"> </w:t>
      </w:r>
      <w:r w:rsidR="00175E2E" w:rsidRPr="00175E2E">
        <w:t xml:space="preserve">7 resulted in a sixfold increase in WHC. </w:t>
      </w:r>
      <w:r w:rsidR="006602A4" w:rsidRPr="007E3387">
        <w:t xml:space="preserve">For a PPI from the same product series (Pisane HD) </w:t>
      </w:r>
      <w:sdt>
        <w:sdtPr>
          <w:alias w:val="Don't edit this field"/>
          <w:tag w:val="CitaviPlaceholder#bdf0eab8-a055-4c4d-9a9a-63163dd8ce95"/>
          <w:id w:val="1964372016"/>
          <w:placeholder>
            <w:docPart w:val="20789E9049F94196B5DDD6F8CD6F1DFD"/>
          </w:placeholder>
        </w:sdtPr>
        <w:sdtEndPr/>
        <w:sdtContent>
          <w:r w:rsidR="006602A4" w:rsidRPr="007E3387">
            <w:fldChar w:fldCharType="begin"/>
          </w:r>
          <w:r w:rsidR="001F7CA1">
            <w:instrText>ADDIN CitaviPlaceholder{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}</w:instrText>
          </w:r>
          <w:r w:rsidR="006602A4" w:rsidRPr="007E3387">
            <w:fldChar w:fldCharType="separate"/>
          </w:r>
          <w:r w:rsidR="00FC18EF">
            <w:t>(Fuhrmeister and Meuser, 2003)</w:t>
          </w:r>
          <w:r w:rsidR="006602A4" w:rsidRPr="007E3387">
            <w:fldChar w:fldCharType="end"/>
          </w:r>
        </w:sdtContent>
      </w:sdt>
      <w:r w:rsidR="006602A4" w:rsidRPr="007E3387">
        <w:t xml:space="preserve"> quantify a WHC of ~4.0</w:t>
      </w:r>
      <w:r w:rsidR="003973D3" w:rsidRPr="007E3387">
        <w:t> </w:t>
      </w:r>
      <w:r w:rsidR="006602A4" w:rsidRPr="007E3387">
        <w:t xml:space="preserve">g/g, </w:t>
      </w:r>
      <w:r w:rsidR="007C1E9C" w:rsidRPr="007E3387">
        <w:t>which is close to the analyzed</w:t>
      </w:r>
      <w:r w:rsidR="000F7787" w:rsidRPr="007E3387">
        <w:t xml:space="preserve"> value. LPI shows a significantly </w:t>
      </w:r>
      <w:r w:rsidR="007C1E9C" w:rsidRPr="007E3387">
        <w:t>lower WHC than SPI and PPI. The poorer WHC of lupin is also confirmed by</w:t>
      </w:r>
      <w:r w:rsidR="000058CD" w:rsidRPr="007E3387">
        <w:t xml:space="preserve"> </w:t>
      </w:r>
      <w:sdt>
        <w:sdtPr>
          <w:alias w:val="Don't edit this field"/>
          <w:tag w:val="CitaviPlaceholder#10f7098d-6719-4435-849a-f11ae2e99e67"/>
          <w:id w:val="-1165322436"/>
          <w:placeholder>
            <w:docPart w:val="DefaultPlaceholder_-1854013440"/>
          </w:placeholder>
        </w:sdtPr>
        <w:sdtEndPr/>
        <w:sdtContent>
          <w:r w:rsidR="000058CD" w:rsidRPr="007E3387">
            <w:fldChar w:fldCharType="begin"/>
          </w:r>
          <w:r w:rsidR="001F7CA1">
            <w:instrText>ADDIN CitaviPlaceholder{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}</w:instrText>
          </w:r>
          <w:r w:rsidR="000058CD" w:rsidRPr="007E3387">
            <w:fldChar w:fldCharType="separate"/>
          </w:r>
          <w:r w:rsidR="00FC18EF">
            <w:t>(Rodríguez-Ambriz et al., 2005)</w:t>
          </w:r>
          <w:r w:rsidR="000058CD" w:rsidRPr="007E3387">
            <w:fldChar w:fldCharType="end"/>
          </w:r>
        </w:sdtContent>
      </w:sdt>
      <w:r w:rsidR="000058CD" w:rsidRPr="007E3387">
        <w:t xml:space="preserve">. </w:t>
      </w:r>
      <w:r w:rsidR="007C1E9C" w:rsidRPr="007E3387">
        <w:t>The determined value of 2.12</w:t>
      </w:r>
      <w:r w:rsidR="000A627E" w:rsidRPr="007E3387">
        <w:t> </w:t>
      </w:r>
      <w:r w:rsidR="007C1E9C" w:rsidRPr="007E3387">
        <w:t>g/g is very similar</w:t>
      </w:r>
      <w:r w:rsidR="006D23D4">
        <w:t xml:space="preserve"> </w:t>
      </w:r>
      <w:r w:rsidR="003F5246" w:rsidRPr="007E3387">
        <w:t>to</w:t>
      </w:r>
      <w:r w:rsidR="007C1E9C" w:rsidRPr="007E3387">
        <w:t xml:space="preserve"> isolates obtained by acid precipitation (225.7</w:t>
      </w:r>
      <w:r w:rsidR="003973D3" w:rsidRPr="007E3387">
        <w:t> </w:t>
      </w:r>
      <w:r w:rsidR="007C1E9C" w:rsidRPr="007E3387">
        <w:t>g/100</w:t>
      </w:r>
      <w:r w:rsidR="003973D3" w:rsidRPr="007E3387">
        <w:t> </w:t>
      </w:r>
      <w:r w:rsidR="007C1E9C" w:rsidRPr="007E3387">
        <w:t xml:space="preserve">g) </w:t>
      </w:r>
      <w:sdt>
        <w:sdtPr>
          <w:alias w:val="Don't edit this field"/>
          <w:tag w:val="CitaviPlaceholder#a953ce34-b6fe-4c59-9696-d9f94a099c9e"/>
          <w:id w:val="53207066"/>
          <w:placeholder>
            <w:docPart w:val="BD5D8C2BE9734612BE0FA7149B147061"/>
          </w:placeholder>
        </w:sdtPr>
        <w:sdtEndPr/>
        <w:sdtContent>
          <w:r w:rsidR="007C1E9C" w:rsidRPr="007E3387">
            <w:fldChar w:fldCharType="begin"/>
          </w:r>
          <w:r w:rsidR="001F7CA1">
            <w:instrText>ADDIN CitaviPlaceholder{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}</w:instrText>
          </w:r>
          <w:r w:rsidR="007C1E9C" w:rsidRPr="007E3387">
            <w:fldChar w:fldCharType="separate"/>
          </w:r>
          <w:r w:rsidR="00FC18EF">
            <w:t>(El-Adawy et al., 2001)</w:t>
          </w:r>
          <w:r w:rsidR="007C1E9C" w:rsidRPr="007E3387">
            <w:fldChar w:fldCharType="end"/>
          </w:r>
        </w:sdtContent>
      </w:sdt>
      <w:r w:rsidR="00757C7F" w:rsidRPr="007E3387">
        <w:t xml:space="preserve">. </w:t>
      </w:r>
    </w:p>
    <w:p w:rsidR="009D25E0" w:rsidRPr="008C1632" w:rsidRDefault="007C1E9C" w:rsidP="009D25E0">
      <w:pPr>
        <w:pStyle w:val="Listenabsatz"/>
        <w:ind w:left="0"/>
        <w:rPr>
          <w:rStyle w:val="CETBodytextCarattere"/>
        </w:rPr>
      </w:pPr>
      <w:r w:rsidRPr="007E3387">
        <w:t>The OHC of SPI (2.25</w:t>
      </w:r>
      <w:r w:rsidR="003973D3" w:rsidRPr="007E3387">
        <w:t> </w:t>
      </w:r>
      <w:r w:rsidR="00757C7F" w:rsidRPr="007E3387">
        <w:t>g/g</w:t>
      </w:r>
      <w:r w:rsidRPr="007E3387">
        <w:t>, 2.81</w:t>
      </w:r>
      <w:r w:rsidR="003973D3" w:rsidRPr="007E3387">
        <w:t> </w:t>
      </w:r>
      <w:r w:rsidRPr="007E3387">
        <w:t>g/g) and LPI (2.18</w:t>
      </w:r>
      <w:r w:rsidR="003973D3" w:rsidRPr="007E3387">
        <w:t> </w:t>
      </w:r>
      <w:r w:rsidR="00757C7F" w:rsidRPr="007E3387">
        <w:t>g/g</w:t>
      </w:r>
      <w:r w:rsidRPr="007E3387">
        <w:t>, 3.05</w:t>
      </w:r>
      <w:r w:rsidR="003973D3" w:rsidRPr="007E3387">
        <w:t> </w:t>
      </w:r>
      <w:r w:rsidRPr="007E3387">
        <w:t>g/g) are higher than the values of PPI (1.81</w:t>
      </w:r>
      <w:r w:rsidR="003973D3" w:rsidRPr="007E3387">
        <w:t> </w:t>
      </w:r>
      <w:r w:rsidR="00757C7F" w:rsidRPr="007E3387">
        <w:t xml:space="preserve">g/g, </w:t>
      </w:r>
      <w:r w:rsidRPr="007E3387">
        <w:t>2.08</w:t>
      </w:r>
      <w:r w:rsidR="003973D3" w:rsidRPr="007E3387">
        <w:t> </w:t>
      </w:r>
      <w:r w:rsidRPr="007E3387">
        <w:t xml:space="preserve">g/g). </w:t>
      </w:r>
      <w:r w:rsidR="007E1E09" w:rsidRPr="00561AEF">
        <w:t xml:space="preserve">However, </w:t>
      </w:r>
      <w:r w:rsidR="001C3C4E" w:rsidRPr="00561AEF">
        <w:t xml:space="preserve">only significant </w:t>
      </w:r>
      <w:r w:rsidR="00DE1A28" w:rsidRPr="00561AEF">
        <w:t>differences are present for rape oil whereby SPI with PPI and LPI with PPI differ significantly.</w:t>
      </w:r>
      <w:r w:rsidR="00DE1A28">
        <w:t xml:space="preserve"> </w:t>
      </w:r>
      <w:r w:rsidR="00DE1A28" w:rsidRPr="007E3387">
        <w:t>OHC with rape oil shows slightly higher values than with sunflower oil (+0.04 g/g - 0.87 g/g).</w:t>
      </w:r>
      <w:r w:rsidR="00DE1A28">
        <w:t xml:space="preserve"> </w:t>
      </w:r>
      <w:r w:rsidR="00DE1A28" w:rsidRPr="00561AEF">
        <w:t>There is, only a significant difference recognizable at LPI.</w:t>
      </w:r>
      <w:r w:rsidR="00DE1A28" w:rsidRPr="007E3387">
        <w:t xml:space="preserve"> In comparison to other authors, </w:t>
      </w:r>
      <w:sdt>
        <w:sdtPr>
          <w:alias w:val="Don't edit this field"/>
          <w:tag w:val="CitaviPlaceholder#ba93ef87-7b79-4706-b821-fba546c65fb9"/>
          <w:id w:val="-298533363"/>
          <w:placeholder>
            <w:docPart w:val="601F8F4B70EF441DB02BF4EA78FFCC3F"/>
          </w:placeholder>
        </w:sdtPr>
        <w:sdtEndPr/>
        <w:sdtContent>
          <w:r w:rsidR="00DE1A28" w:rsidRPr="007E3387">
            <w:fldChar w:fldCharType="begin"/>
          </w:r>
          <w:r w:rsidR="00DE1A28">
            <w:instrText>ADDIN CitaviPlaceholder{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}</w:instrText>
          </w:r>
          <w:r w:rsidR="00DE1A28" w:rsidRPr="007E3387">
            <w:fldChar w:fldCharType="separate"/>
          </w:r>
          <w:r w:rsidR="00DE1A28">
            <w:t>(Fuhrmeister and Meuser, 2003)</w:t>
          </w:r>
          <w:r w:rsidR="00DE1A28" w:rsidRPr="007E3387">
            <w:fldChar w:fldCharType="end"/>
          </w:r>
        </w:sdtContent>
      </w:sdt>
      <w:r w:rsidR="00DE1A28" w:rsidRPr="007E3387">
        <w:t xml:space="preserve"> determines an OHC of 1.23 g/g for the SPI (Soyamin90) and 0.87 g/g for PPI (PisaneHD), whereas </w:t>
      </w:r>
      <w:sdt>
        <w:sdtPr>
          <w:alias w:val="Don't edit this field"/>
          <w:tag w:val="CitaviPlaceholder#292298b9-9e02-4e0b-bdcf-7aef3b74c315"/>
          <w:id w:val="1672208669"/>
          <w:placeholder>
            <w:docPart w:val="601F8F4B70EF441DB02BF4EA78FFCC3F"/>
          </w:placeholder>
        </w:sdtPr>
        <w:sdtEndPr/>
        <w:sdtContent>
          <w:r w:rsidR="00DE1A28" w:rsidRPr="007E3387">
            <w:fldChar w:fldCharType="begin"/>
          </w:r>
          <w:r w:rsidR="00DE1A28">
            <w:instrText>ADDIN CitaviPlaceholder{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}</w:instrText>
          </w:r>
          <w:r w:rsidR="00DE1A28" w:rsidRPr="007E3387">
            <w:fldChar w:fldCharType="separate"/>
          </w:r>
          <w:r w:rsidR="00DE1A28">
            <w:t>(Tomotake et al., 2002)</w:t>
          </w:r>
          <w:r w:rsidR="00DE1A28" w:rsidRPr="007E3387">
            <w:fldChar w:fldCharType="end"/>
          </w:r>
        </w:sdtContent>
      </w:sdt>
      <w:r w:rsidR="00DE1A28" w:rsidRPr="007E3387">
        <w:t xml:space="preserve"> determines an OHC of 2.61 g/g f</w:t>
      </w:r>
      <w:r w:rsidR="00DE1A28">
        <w:t>or SPI and the PPI according to</w:t>
      </w:r>
      <w:r w:rsidR="00DE1A28" w:rsidRPr="007E3387">
        <w:t xml:space="preserve"> </w:t>
      </w:r>
      <w:sdt>
        <w:sdtPr>
          <w:alias w:val="Don't edit this field"/>
          <w:tag w:val="CitaviPlaceholder#c8221142-1edd-496e-826e-5151df3df1ea"/>
          <w:id w:val="1955126473"/>
          <w:placeholder>
            <w:docPart w:val="601F8F4B70EF441DB02BF4EA78FFCC3F"/>
          </w:placeholder>
        </w:sdtPr>
        <w:sdtEndPr/>
        <w:sdtContent>
          <w:r w:rsidR="00DE1A28" w:rsidRPr="007E3387">
            <w:fldChar w:fldCharType="begin"/>
          </w:r>
          <w:r w:rsidR="00DE1A28">
            <w:instrText>ADDIN CitaviPlaceholder{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}</w:instrText>
          </w:r>
          <w:r w:rsidR="00DE1A28" w:rsidRPr="007E3387">
            <w:fldChar w:fldCharType="separate"/>
          </w:r>
          <w:r w:rsidR="00DE1A28">
            <w:t>(Soetrisno and Holmes, 1992)</w:t>
          </w:r>
          <w:r w:rsidR="00DE1A28" w:rsidRPr="007E3387">
            <w:fldChar w:fldCharType="end"/>
          </w:r>
        </w:sdtContent>
      </w:sdt>
      <w:r w:rsidR="00DE1A28" w:rsidRPr="007E3387">
        <w:t xml:space="preserve"> exhibit (5.34 g/g).</w:t>
      </w:r>
      <w:r w:rsidR="00DE1A28">
        <w:t xml:space="preserve"> </w:t>
      </w:r>
      <w:r w:rsidR="00DE1A28" w:rsidRPr="007E3387">
        <w:t>These differences may be a consequence of the different methodologies and</w:t>
      </w:r>
      <w:r w:rsidR="00DE1A28">
        <w:t xml:space="preserve"> </w:t>
      </w:r>
      <w:r w:rsidR="00DE1A28" w:rsidRPr="007E3387">
        <w:t xml:space="preserve">vegetable oils applied. Furthermore, </w:t>
      </w:r>
      <w:sdt>
        <w:sdtPr>
          <w:alias w:val="Don't edit this field"/>
          <w:tag w:val="CitaviPlaceholder#182e4765-365c-48b0-9e76-3696557a2dc2"/>
          <w:id w:val="336280275"/>
          <w:placeholder>
            <w:docPart w:val="1E7B18B40BE94EF29EF8A951721F8B45"/>
          </w:placeholder>
        </w:sdtPr>
        <w:sdtEndPr/>
        <w:sdtContent>
          <w:r w:rsidR="00DE1A28" w:rsidRPr="007E3387">
            <w:fldChar w:fldCharType="begin"/>
          </w:r>
          <w:r w:rsidR="00DE1A28">
            <w:instrText>ADDIN CitaviPlaceholder{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}</w:instrText>
          </w:r>
          <w:r w:rsidR="00DE1A28" w:rsidRPr="007E3387">
            <w:fldChar w:fldCharType="separate"/>
          </w:r>
          <w:r w:rsidR="00DE1A28">
            <w:t>(Muranyi et al., 2016)</w:t>
          </w:r>
          <w:r w:rsidR="00DE1A28" w:rsidRPr="007E3387">
            <w:fldChar w:fldCharType="end"/>
          </w:r>
        </w:sdtContent>
      </w:sdt>
      <w:r w:rsidR="00DE1A28" w:rsidRPr="007E3387">
        <w:t xml:space="preserve"> determined an OHC value for isoelectric precipitated LPI of 0.85 g/g and </w:t>
      </w:r>
      <w:sdt>
        <w:sdtPr>
          <w:alias w:val="Don't edit this field"/>
          <w:tag w:val="CitaviPlaceholder#60d37e31-be7d-4e69-aa5d-5affde4f9609"/>
          <w:id w:val="89135828"/>
          <w:placeholder>
            <w:docPart w:val="1E7B18B40BE94EF29EF8A951721F8B45"/>
          </w:placeholder>
        </w:sdtPr>
        <w:sdtEndPr/>
        <w:sdtContent>
          <w:r w:rsidR="00DE1A28" w:rsidRPr="007E3387">
            <w:fldChar w:fldCharType="begin"/>
          </w:r>
          <w:r w:rsidR="00DE1A28">
            <w:instrText>ADDIN CitaviPlaceholder{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}</w:instrText>
          </w:r>
          <w:r w:rsidR="00DE1A28" w:rsidRPr="007E3387">
            <w:fldChar w:fldCharType="separate"/>
          </w:r>
          <w:r w:rsidR="00DE1A28">
            <w:t>(El-Adawy et al., 2001)</w:t>
          </w:r>
          <w:r w:rsidR="00DE1A28" w:rsidRPr="007E3387">
            <w:fldChar w:fldCharType="end"/>
          </w:r>
        </w:sdtContent>
      </w:sdt>
      <w:r w:rsidR="00DE1A28" w:rsidRPr="007E3387">
        <w:t xml:space="preserve"> 285.4 g/100 g for micellized </w:t>
      </w:r>
      <w:r w:rsidR="008C1632">
        <w:t>LPI.</w:t>
      </w:r>
    </w:p>
    <w:p w:rsidR="009D25E0" w:rsidRPr="00175E2E" w:rsidRDefault="008C1632" w:rsidP="009D25E0">
      <w:pPr>
        <w:pStyle w:val="CETHeadingxx"/>
      </w:pPr>
      <w:r w:rsidRPr="007E3387">
        <w:rPr>
          <w:noProof/>
        </w:rPr>
        <w:lastRenderedPageBreak/>
        <mc:AlternateContent>
          <mc:Choice Requires="wpg">
            <w:drawing>
              <wp:anchor distT="0" distB="0" distL="114300" distR="114300" simplePos="0" relativeHeight="251692032" behindDoc="0" locked="0" layoutInCell="1" allowOverlap="1" wp14:anchorId="6FA7B7E8" wp14:editId="1047239D">
                <wp:simplePos x="0" y="0"/>
                <wp:positionH relativeFrom="margin">
                  <wp:align>right</wp:align>
                </wp:positionH>
                <wp:positionV relativeFrom="paragraph">
                  <wp:posOffset>115248</wp:posOffset>
                </wp:positionV>
                <wp:extent cx="3017520" cy="2698750"/>
                <wp:effectExtent l="0" t="0" r="0" b="6350"/>
                <wp:wrapSquare wrapText="bothSides"/>
                <wp:docPr id="15" name="Gruppieren 15"/>
                <wp:cNvGraphicFramePr/>
                <a:graphic xmlns:a="http://schemas.openxmlformats.org/drawingml/2006/main">
                  <a:graphicData uri="http://schemas.microsoft.com/office/word/2010/wordprocessingGroup">
                    <wpg:wgp>
                      <wpg:cNvGrpSpPr/>
                      <wpg:grpSpPr>
                        <a:xfrm>
                          <a:off x="0" y="0"/>
                          <a:ext cx="3017520" cy="2698750"/>
                          <a:chOff x="0" y="0"/>
                          <a:chExt cx="3026410" cy="2724150"/>
                        </a:xfrm>
                      </wpg:grpSpPr>
                      <wps:wsp>
                        <wps:cNvPr id="26" name="Textfeld 26"/>
                        <wps:cNvSpPr txBox="1"/>
                        <wps:spPr>
                          <a:xfrm>
                            <a:off x="76200" y="1993900"/>
                            <a:ext cx="2943860" cy="730250"/>
                          </a:xfrm>
                          <a:prstGeom prst="rect">
                            <a:avLst/>
                          </a:prstGeom>
                          <a:solidFill>
                            <a:prstClr val="white"/>
                          </a:solidFill>
                          <a:ln>
                            <a:noFill/>
                          </a:ln>
                        </wps:spPr>
                        <wps:txbx>
                          <w:txbxContent>
                            <w:p w:rsidR="00F60491" w:rsidRPr="00B71B1D" w:rsidRDefault="00F60491" w:rsidP="00B71B1D">
                              <w:pPr>
                                <w:pStyle w:val="CETCaption"/>
                              </w:pPr>
                              <w:r w:rsidRPr="00D43EE7">
                                <w:t xml:space="preserve">Figure </w:t>
                              </w:r>
                              <w:r w:rsidRPr="00D43EE7">
                                <w:fldChar w:fldCharType="begin"/>
                              </w:r>
                              <w:r w:rsidRPr="00D43EE7">
                                <w:instrText xml:space="preserve"> SEQ Figure \* ARABIC </w:instrText>
                              </w:r>
                              <w:r w:rsidRPr="00D43EE7">
                                <w:fldChar w:fldCharType="separate"/>
                              </w:r>
                              <w:r w:rsidR="00766F98">
                                <w:rPr>
                                  <w:noProof/>
                                </w:rPr>
                                <w:t>2</w:t>
                              </w:r>
                              <w:r w:rsidRPr="00D43EE7">
                                <w:fldChar w:fldCharType="end"/>
                              </w:r>
                              <w:r w:rsidRPr="00D43EE7">
                                <w:t>: Foaming properties of legumes: SU</w:t>
                              </w:r>
                              <w:r>
                                <w:t xml:space="preserve"> </w:t>
                              </w:r>
                              <w:r w:rsidRPr="00D43EE7">
                                <w:t>=suspension with water, S= sunflower oil, R = rape oil, S</w:t>
                              </w:r>
                              <w:r>
                                <w:t xml:space="preserve"> </w:t>
                              </w:r>
                              <w:r w:rsidRPr="00D43EE7">
                                <w:t>= SPI</w:t>
                              </w:r>
                              <w:r w:rsidR="009F4730">
                                <w:t xml:space="preserve"> (soy protein isolate)</w:t>
                              </w:r>
                              <w:r w:rsidRPr="00D43EE7">
                                <w:t>, P</w:t>
                              </w:r>
                              <w:r>
                                <w:t xml:space="preserve"> </w:t>
                              </w:r>
                              <w:r w:rsidRPr="00D43EE7">
                                <w:t>= PPI</w:t>
                              </w:r>
                              <w:r w:rsidR="009F4730">
                                <w:t xml:space="preserve"> (pea protein isolate)</w:t>
                              </w:r>
                              <w:r w:rsidRPr="00D43EE7">
                                <w:t>, L= LPI</w:t>
                              </w:r>
                              <w:r w:rsidR="009F4730">
                                <w:t xml:space="preserve"> (lupin protein isolate)</w:t>
                              </w:r>
                            </w:p>
                            <w:p w:rsidR="00F60491" w:rsidRPr="00041B80" w:rsidRDefault="00F60491" w:rsidP="00041B80">
                              <w:pPr>
                                <w:pStyle w:val="CETTabletitle"/>
                                <w:spacing w:before="0"/>
                              </w:pPr>
                            </w:p>
                            <w:p w:rsidR="00F60491" w:rsidRPr="00652C44" w:rsidRDefault="00F60491" w:rsidP="00652C44">
                              <w:pPr>
                                <w:pStyle w:val="CET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Grafik 10" descr="C:\Users\fdlt0155\OneDrive - lt.hs-fulda.de\Desktop\Ergebnisse Ariana\Figures\FC_FS_kombiniert ohne titel .jpg"/>
                          <pic:cNvPicPr>
                            <a:picLocks noChangeAspect="1"/>
                          </pic:cNvPicPr>
                        </pic:nvPicPr>
                        <pic:blipFill rotWithShape="1">
                          <a:blip r:embed="rId13">
                            <a:extLst>
                              <a:ext uri="{28A0092B-C50C-407E-A947-70E740481C1C}">
                                <a14:useLocalDpi xmlns:a14="http://schemas.microsoft.com/office/drawing/2010/main" val="0"/>
                              </a:ext>
                            </a:extLst>
                          </a:blip>
                          <a:srcRect l="3400" t="5799" b="4658"/>
                          <a:stretch/>
                        </pic:blipFill>
                        <pic:spPr bwMode="auto">
                          <a:xfrm>
                            <a:off x="0" y="0"/>
                            <a:ext cx="3026410" cy="210693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A7B7E8" id="Gruppieren 15" o:spid="_x0000_s1032" style="position:absolute;margin-left:186.4pt;margin-top:9.05pt;width:237.6pt;height:212.5pt;z-index:251692032;mso-position-horizontal:right;mso-position-horizontal-relative:margin;mso-width-relative:margin;mso-height-relative:margin" coordsize="30264,27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">
                <v:shapetype id="_x0000_t202" coordsize="21600,21600" o:spt="202" path="m,l,21600r21600,l21600,xe">
                  <v:stroke joinstyle="miter"/>
                  <v:path gradientshapeok="t" o:connecttype="rect"/>
                </v:shapetype>
                <v:shape id="Textfeld 26" o:spid="_x0000_s1033" type="#_x0000_t202" style="position:absolute;left:762;top:19939;width:29438;height:7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rsidR="00F60491" w:rsidRPr="00B71B1D" w:rsidRDefault="00F60491" w:rsidP="00B71B1D">
                        <w:pPr>
                          <w:pStyle w:val="CETCaption"/>
                        </w:pPr>
                        <w:r w:rsidRPr="00D43EE7">
                          <w:t xml:space="preserve">Figure </w:t>
                        </w:r>
                        <w:r w:rsidRPr="00D43EE7">
                          <w:fldChar w:fldCharType="begin"/>
                        </w:r>
                        <w:r w:rsidRPr="00D43EE7">
                          <w:instrText xml:space="preserve"> SEQ Figure \* ARABIC </w:instrText>
                        </w:r>
                        <w:r w:rsidRPr="00D43EE7">
                          <w:fldChar w:fldCharType="separate"/>
                        </w:r>
                        <w:r w:rsidR="00766F98">
                          <w:rPr>
                            <w:noProof/>
                          </w:rPr>
                          <w:t>2</w:t>
                        </w:r>
                        <w:r w:rsidRPr="00D43EE7">
                          <w:fldChar w:fldCharType="end"/>
                        </w:r>
                        <w:r w:rsidRPr="00D43EE7">
                          <w:t>: Foaming properties of legumes: SU</w:t>
                        </w:r>
                        <w:r>
                          <w:t xml:space="preserve"> </w:t>
                        </w:r>
                        <w:r w:rsidRPr="00D43EE7">
                          <w:t>=suspension with water, S= sunflower oil, R = rape oil, S</w:t>
                        </w:r>
                        <w:r>
                          <w:t xml:space="preserve"> </w:t>
                        </w:r>
                        <w:r w:rsidRPr="00D43EE7">
                          <w:t>= SPI</w:t>
                        </w:r>
                        <w:r w:rsidR="009F4730">
                          <w:t xml:space="preserve"> (soy protein isolate)</w:t>
                        </w:r>
                        <w:r w:rsidRPr="00D43EE7">
                          <w:t>, P</w:t>
                        </w:r>
                        <w:r>
                          <w:t xml:space="preserve"> </w:t>
                        </w:r>
                        <w:r w:rsidRPr="00D43EE7">
                          <w:t>= PPI</w:t>
                        </w:r>
                        <w:r w:rsidR="009F4730">
                          <w:t xml:space="preserve"> (pea protein isolate)</w:t>
                        </w:r>
                        <w:r w:rsidRPr="00D43EE7">
                          <w:t>, L= LPI</w:t>
                        </w:r>
                        <w:r w:rsidR="009F4730">
                          <w:t xml:space="preserve"> (lupin protein isolate)</w:t>
                        </w:r>
                      </w:p>
                      <w:p w:rsidR="00F60491" w:rsidRPr="00041B80" w:rsidRDefault="00F60491" w:rsidP="00041B80">
                        <w:pPr>
                          <w:pStyle w:val="CETTabletitle"/>
                          <w:spacing w:before="0"/>
                        </w:pPr>
                      </w:p>
                      <w:p w:rsidR="00F60491" w:rsidRPr="00652C44" w:rsidRDefault="00F60491" w:rsidP="00652C44">
                        <w:pPr>
                          <w:pStyle w:val="CETCaption"/>
                          <w:rPr>
                            <w:lang w:val="en-US"/>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34" type="#_x0000_t75" style="position:absolute;width:30264;height:21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">
                  <v:imagedata r:id="rId14" o:title="FC_FS_kombiniert ohne titel " croptop="3800f" cropbottom="3053f" cropleft="2228f"/>
                  <v:path arrowok="t"/>
                </v:shape>
                <w10:wrap type="square" anchorx="margin"/>
              </v:group>
            </w:pict>
          </mc:Fallback>
        </mc:AlternateContent>
      </w:r>
      <w:r w:rsidR="009D25E0">
        <w:t>3.2 Emulsion activity index (EAI) and Emulsion stability (ES):</w:t>
      </w:r>
    </w:p>
    <w:p w:rsidR="003F55E1" w:rsidRDefault="007C1E9C" w:rsidP="00B82A0B">
      <w:pPr>
        <w:rPr>
          <w:rStyle w:val="CETBodytextCarattere"/>
        </w:rPr>
      </w:pPr>
      <w:r w:rsidRPr="007E3387">
        <w:rPr>
          <w:rStyle w:val="CETBodytextCarattere"/>
        </w:rPr>
        <w:t xml:space="preserve">EAI results vary between </w:t>
      </w:r>
      <w:r w:rsidR="00757C7F" w:rsidRPr="007E3387">
        <w:rPr>
          <w:rStyle w:val="CETBodytextCarattere"/>
        </w:rPr>
        <w:t>(</w:t>
      </w:r>
      <w:r w:rsidRPr="007E3387">
        <w:rPr>
          <w:rStyle w:val="CETBodytextCarattere"/>
        </w:rPr>
        <w:t>0.56 m²/g and 1.35 m²/g</w:t>
      </w:r>
      <w:r w:rsidR="00757C7F" w:rsidRPr="007E3387">
        <w:rPr>
          <w:rStyle w:val="CETBodytextCarattere"/>
        </w:rPr>
        <w:t>)</w:t>
      </w:r>
      <w:r w:rsidRPr="007E3387">
        <w:rPr>
          <w:rStyle w:val="CETBodytextCarattere"/>
        </w:rPr>
        <w:t xml:space="preserve"> for the non-heated samples </w:t>
      </w:r>
      <w:r w:rsidR="004655BD" w:rsidRPr="007E3387">
        <w:rPr>
          <w:rStyle w:val="CETBodytextCarattere"/>
        </w:rPr>
        <w:t>(</w:t>
      </w:r>
      <w:r w:rsidR="001D507E" w:rsidRPr="007E3387">
        <w:rPr>
          <w:rStyle w:val="CETBodytextCarattere"/>
        </w:rPr>
        <w:t>Figure 2</w:t>
      </w:r>
      <w:r w:rsidRPr="007E3387">
        <w:rPr>
          <w:rStyle w:val="CETBodytextCarattere"/>
        </w:rPr>
        <w:t>). LPI (1.29</w:t>
      </w:r>
      <w:r w:rsidR="004A7F03" w:rsidRPr="007E3387">
        <w:rPr>
          <w:rStyle w:val="CETBodytextCarattere"/>
        </w:rPr>
        <w:t> </w:t>
      </w:r>
      <w:r w:rsidRPr="007E3387">
        <w:rPr>
          <w:rStyle w:val="CETBodytextCarattere"/>
        </w:rPr>
        <w:t>m²/g, 1.35</w:t>
      </w:r>
      <w:r w:rsidR="004A7F03" w:rsidRPr="007E3387">
        <w:rPr>
          <w:rStyle w:val="CETBodytextCarattere"/>
        </w:rPr>
        <w:t> </w:t>
      </w:r>
      <w:r w:rsidRPr="007E3387">
        <w:rPr>
          <w:rStyle w:val="CETBodytextCarattere"/>
        </w:rPr>
        <w:t xml:space="preserve">m²/g) shows significantly higher values than SPI (0.89 m²/g, 0.67 m²/g) or PPI (0.56 m²/g, 0.66 m²/g) for both sunflower and </w:t>
      </w:r>
      <w:r w:rsidR="001D507E" w:rsidRPr="007E3387">
        <w:rPr>
          <w:rStyle w:val="CETBodytextCarattere"/>
        </w:rPr>
        <w:t xml:space="preserve">rape </w:t>
      </w:r>
      <w:r w:rsidRPr="007E3387">
        <w:rPr>
          <w:rStyle w:val="CETBodytextCarattere"/>
        </w:rPr>
        <w:t>oil. Other studies have tended to measure higher values, but these vary widely depending on the study.</w:t>
      </w:r>
      <w:r w:rsidR="001D507E" w:rsidRPr="007E3387">
        <w:rPr>
          <w:rStyle w:val="CETBodytextCarattere"/>
        </w:rPr>
        <w:t xml:space="preserve"> </w:t>
      </w:r>
      <w:r w:rsidRPr="007E3387">
        <w:rPr>
          <w:rStyle w:val="CETBodytextCarattere"/>
        </w:rPr>
        <w:t>The reason for this could</w:t>
      </w:r>
      <w:r w:rsidR="00542B8E" w:rsidRPr="007E3387">
        <w:rPr>
          <w:rStyle w:val="CETBodytextCarattere"/>
        </w:rPr>
        <w:t xml:space="preserve"> </w:t>
      </w:r>
      <w:r w:rsidRPr="007E3387">
        <w:rPr>
          <w:rStyle w:val="CETBodytextCarattere"/>
        </w:rPr>
        <w:t>be the different measurement conditions, such as protein</w:t>
      </w:r>
      <w:r w:rsidR="00757C7F" w:rsidRPr="007E3387">
        <w:rPr>
          <w:rStyle w:val="CETBodytextCarattere"/>
        </w:rPr>
        <w:t>-</w:t>
      </w:r>
      <w:r w:rsidR="007E1E09">
        <w:rPr>
          <w:rStyle w:val="CETBodytextCarattere"/>
        </w:rPr>
        <w:t xml:space="preserve">/oil concentration, pH, </w:t>
      </w:r>
      <w:r w:rsidRPr="007E3387">
        <w:rPr>
          <w:rStyle w:val="CETBodytextCarattere"/>
        </w:rPr>
        <w:t>etc.. For example, (Barac et al. 2010) showed that EAI ha</w:t>
      </w:r>
      <w:r w:rsidR="00BA403A" w:rsidRPr="007E3387">
        <w:rPr>
          <w:rStyle w:val="CETBodytextCarattere"/>
        </w:rPr>
        <w:t>s</w:t>
      </w:r>
      <w:r w:rsidRPr="007E3387">
        <w:rPr>
          <w:rStyle w:val="CETBodytextCarattere"/>
        </w:rPr>
        <w:t xml:space="preserve"> significant differences within a genotype at pH values from 3 to 8. In an experimental line L2, a variation of even approximately </w:t>
      </w:r>
      <w:r w:rsidR="00757C7F" w:rsidRPr="007E3387">
        <w:rPr>
          <w:rStyle w:val="CETBodytextCarattere"/>
        </w:rPr>
        <w:t>(</w:t>
      </w:r>
      <w:r w:rsidRPr="007E3387">
        <w:rPr>
          <w:rStyle w:val="CETBodytextCarattere"/>
        </w:rPr>
        <w:t>40</w:t>
      </w:r>
      <w:r w:rsidR="00BA403A" w:rsidRPr="007E3387">
        <w:rPr>
          <w:rStyle w:val="CETBodytextCarattere"/>
        </w:rPr>
        <w:t> </w:t>
      </w:r>
      <w:r w:rsidR="00226C97" w:rsidRPr="007E3387">
        <w:rPr>
          <w:rStyle w:val="CETBodytextCarattere"/>
        </w:rPr>
        <w:t>-</w:t>
      </w:r>
      <w:r w:rsidR="00BA403A" w:rsidRPr="007E3387">
        <w:rPr>
          <w:rStyle w:val="CETBodytextCarattere"/>
        </w:rPr>
        <w:t> </w:t>
      </w:r>
      <w:r w:rsidRPr="007E3387">
        <w:rPr>
          <w:rStyle w:val="CETBodytextCarattere"/>
        </w:rPr>
        <w:t>260</w:t>
      </w:r>
      <w:r w:rsidR="00BA403A" w:rsidRPr="007E3387">
        <w:rPr>
          <w:rStyle w:val="CETBodytextCarattere"/>
        </w:rPr>
        <w:t> </w:t>
      </w:r>
      <w:r w:rsidRPr="007E3387">
        <w:rPr>
          <w:rStyle w:val="CETBodytextCarattere"/>
        </w:rPr>
        <w:t>m²/g</w:t>
      </w:r>
      <w:r w:rsidR="00757C7F" w:rsidRPr="007E3387">
        <w:rPr>
          <w:rStyle w:val="CETBodytextCarattere"/>
        </w:rPr>
        <w:t>)</w:t>
      </w:r>
      <w:r w:rsidR="0065754F" w:rsidRPr="007E3387">
        <w:rPr>
          <w:rStyle w:val="CETBodytextCarattere"/>
        </w:rPr>
        <w:t xml:space="preserve"> was </w:t>
      </w:r>
      <w:r w:rsidRPr="007E3387">
        <w:rPr>
          <w:rStyle w:val="CETBodytextCarattere"/>
        </w:rPr>
        <w:t xml:space="preserve">recorded. Furthermore, the oil type and concentration also exert an influence on the EAI. According to </w:t>
      </w:r>
      <w:sdt>
        <w:sdtPr>
          <w:rPr>
            <w:rStyle w:val="CETBodytextCarattere"/>
          </w:rPr>
          <w:alias w:val="Don't edit this field"/>
          <w:tag w:val="CitaviPlaceholder#68d6342e-a734-4df6-bd81-3e0f90672a40"/>
          <w:id w:val="-2145109918"/>
          <w:placeholder>
            <w:docPart w:val="3D00B13C2ED2473EBB8F970031CAA4C5"/>
          </w:placeholder>
        </w:sdtPr>
        <w:sdtEndPr>
          <w:rPr>
            <w:rStyle w:val="CETBodytextCarattere"/>
          </w:rPr>
        </w:sdtEndPr>
        <w:sdtContent>
          <w:r w:rsidRPr="007E3387">
            <w:rPr>
              <w:rStyle w:val="CETBodytextCarattere"/>
            </w:rPr>
            <w:fldChar w:fldCharType="begin"/>
          </w:r>
          <w:r w:rsidR="001F7CA1">
            <w:rPr>
              <w:rStyle w:val="CETBodytextCarattere"/>
            </w:rPr>
            <w:instrText>ADDIN CitaviPlaceholder{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}</w:instrText>
          </w:r>
          <w:r w:rsidRPr="007E3387">
            <w:rPr>
              <w:rStyle w:val="CETBodytextCarattere"/>
            </w:rPr>
            <w:fldChar w:fldCharType="separate"/>
          </w:r>
          <w:r w:rsidR="00FC18EF">
            <w:rPr>
              <w:rStyle w:val="CETBodytextCarattere"/>
            </w:rPr>
            <w:t>(Gu et al., 2009)</w:t>
          </w:r>
          <w:r w:rsidRPr="007E3387">
            <w:rPr>
              <w:rStyle w:val="CETBodytextCarattere"/>
            </w:rPr>
            <w:fldChar w:fldCharType="end"/>
          </w:r>
        </w:sdtContent>
      </w:sdt>
      <w:r w:rsidRPr="007E3387">
        <w:rPr>
          <w:rStyle w:val="CETBodytextCarattere"/>
        </w:rPr>
        <w:t xml:space="preserve"> a 20</w:t>
      </w:r>
      <w:r w:rsidR="00495DA9" w:rsidRPr="007E3387">
        <w:rPr>
          <w:rStyle w:val="CETBodytextCarattere"/>
        </w:rPr>
        <w:t> </w:t>
      </w:r>
      <w:r w:rsidRPr="007E3387">
        <w:rPr>
          <w:rStyle w:val="CETBodytextCarattere"/>
        </w:rPr>
        <w:t xml:space="preserve">% emulsion with palm stearin oil has an EAI of about </w:t>
      </w:r>
      <w:r w:rsidR="00757C7F" w:rsidRPr="007E3387">
        <w:rPr>
          <w:rStyle w:val="CETBodytextCarattere"/>
        </w:rPr>
        <w:t>(</w:t>
      </w:r>
      <w:r w:rsidRPr="007E3387">
        <w:rPr>
          <w:rStyle w:val="CETBodytextCarattere"/>
        </w:rPr>
        <w:t>25</w:t>
      </w:r>
      <w:r w:rsidR="00495DA9" w:rsidRPr="007E3387">
        <w:rPr>
          <w:rStyle w:val="CETBodytextCarattere"/>
        </w:rPr>
        <w:t> </w:t>
      </w:r>
      <w:r w:rsidRPr="007E3387">
        <w:rPr>
          <w:rStyle w:val="CETBodytextCarattere"/>
        </w:rPr>
        <w:t>m²/g</w:t>
      </w:r>
      <w:r w:rsidR="00757C7F" w:rsidRPr="007E3387">
        <w:rPr>
          <w:rStyle w:val="CETBodytextCarattere"/>
        </w:rPr>
        <w:t>)</w:t>
      </w:r>
      <w:r w:rsidRPr="007E3387">
        <w:rPr>
          <w:rStyle w:val="CETBodytextCarattere"/>
        </w:rPr>
        <w:t xml:space="preserve">, whereas emulsions with sunflower oil and soybean oil </w:t>
      </w:r>
      <w:r w:rsidR="00D523B1">
        <w:rPr>
          <w:rStyle w:val="CETBodytextCarattere"/>
        </w:rPr>
        <w:t xml:space="preserve">show </w:t>
      </w:r>
      <w:r w:rsidRPr="007E3387">
        <w:rPr>
          <w:rStyle w:val="CETBodytextCarattere"/>
        </w:rPr>
        <w:t xml:space="preserve">values of about </w:t>
      </w:r>
      <w:r w:rsidR="00757C7F" w:rsidRPr="007E3387">
        <w:rPr>
          <w:rStyle w:val="CETBodytextCarattere"/>
        </w:rPr>
        <w:t>(</w:t>
      </w:r>
      <w:r w:rsidRPr="007E3387">
        <w:rPr>
          <w:rStyle w:val="CETBodytextCarattere"/>
        </w:rPr>
        <w:t>11</w:t>
      </w:r>
      <w:r w:rsidR="00495DA9" w:rsidRPr="007E3387">
        <w:rPr>
          <w:rStyle w:val="CETBodytextCarattere"/>
        </w:rPr>
        <w:t> </w:t>
      </w:r>
      <w:r w:rsidRPr="007E3387">
        <w:rPr>
          <w:rStyle w:val="CETBodytextCarattere"/>
        </w:rPr>
        <w:t>m²/g</w:t>
      </w:r>
      <w:r w:rsidR="00757C7F" w:rsidRPr="007E3387">
        <w:rPr>
          <w:rStyle w:val="CETBodytextCarattere"/>
        </w:rPr>
        <w:t>)</w:t>
      </w:r>
      <w:r w:rsidRPr="007E3387">
        <w:rPr>
          <w:rStyle w:val="CETBodytextCarattere"/>
        </w:rPr>
        <w:t>. Except for RP and RL, the heating step increases the EAI</w:t>
      </w:r>
      <w:r w:rsidR="003F1BC5" w:rsidRPr="007E3387">
        <w:rPr>
          <w:rStyle w:val="CETBodytextCarattere"/>
        </w:rPr>
        <w:t xml:space="preserve"> (ES over 100 %)</w:t>
      </w:r>
      <w:r w:rsidRPr="007E3387">
        <w:rPr>
          <w:rStyle w:val="CETBodytextCarattere"/>
        </w:rPr>
        <w:t>. This</w:t>
      </w:r>
      <w:r w:rsidRPr="007E3387">
        <w:rPr>
          <w:rFonts w:cs="Arial"/>
          <w:szCs w:val="18"/>
          <w:lang w:val="en-US"/>
        </w:rPr>
        <w:t xml:space="preserve"> </w:t>
      </w:r>
      <w:r w:rsidR="009D3514" w:rsidRPr="007E3387">
        <w:rPr>
          <w:rStyle w:val="CETBodytextCarattere"/>
        </w:rPr>
        <w:t>is</w:t>
      </w:r>
      <w:r w:rsidRPr="007E3387">
        <w:rPr>
          <w:rStyle w:val="CETBodytextCarattere"/>
        </w:rPr>
        <w:t xml:space="preserve"> due to a partial denaturation of the globular proteins, exposing hydrophobic groups in the core</w:t>
      </w:r>
      <w:r w:rsidR="001D507E" w:rsidRPr="007E3387">
        <w:rPr>
          <w:rStyle w:val="CETBodytextCarattere"/>
        </w:rPr>
        <w:t xml:space="preserve"> </w:t>
      </w:r>
      <w:sdt>
        <w:sdtPr>
          <w:rPr>
            <w:rStyle w:val="CETBodytextCarattere"/>
          </w:rPr>
          <w:alias w:val="Don't edit this field"/>
          <w:tag w:val="CitaviPlaceholder#58bd4fae-8dc4-466d-8e18-5b9f901d60a7"/>
          <w:id w:val="-1598097939"/>
          <w:placeholder>
            <w:docPart w:val="DefaultPlaceholder_-1854013440"/>
          </w:placeholder>
        </w:sdtPr>
        <w:sdtEndPr>
          <w:rPr>
            <w:rStyle w:val="CETBodytextCarattere"/>
          </w:rPr>
        </w:sdtEndPr>
        <w:sdtContent>
          <w:r w:rsidR="001D507E" w:rsidRPr="007E3387">
            <w:rPr>
              <w:rStyle w:val="CETBodytextCarattere"/>
            </w:rPr>
            <w:fldChar w:fldCharType="begin"/>
          </w:r>
          <w:r w:rsidR="001F7CA1">
            <w:rPr>
              <w:rStyle w:val="CETBodytextCarattere"/>
            </w:rPr>
            <w:instrText>ADDIN CitaviPlaceholder{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}</w:instrText>
          </w:r>
          <w:r w:rsidR="001D507E" w:rsidRPr="007E3387">
            <w:rPr>
              <w:rStyle w:val="CETBodytextCarattere"/>
            </w:rPr>
            <w:fldChar w:fldCharType="separate"/>
          </w:r>
          <w:r w:rsidR="00FC18EF">
            <w:rPr>
              <w:rStyle w:val="CETBodytextCarattere"/>
            </w:rPr>
            <w:t>(Damodaran, 2005)</w:t>
          </w:r>
          <w:r w:rsidR="001D507E" w:rsidRPr="007E3387">
            <w:rPr>
              <w:rStyle w:val="CETBodytextCarattere"/>
            </w:rPr>
            <w:fldChar w:fldCharType="end"/>
          </w:r>
        </w:sdtContent>
      </w:sdt>
      <w:r w:rsidR="001D507E" w:rsidRPr="007E3387">
        <w:rPr>
          <w:rStyle w:val="CETBodytextCarattere"/>
        </w:rPr>
        <w:t>.</w:t>
      </w:r>
    </w:p>
    <w:p w:rsidR="006E51F8" w:rsidRPr="00391DC5" w:rsidRDefault="008C1632" w:rsidP="003E468F">
      <w:pPr>
        <w:pStyle w:val="CETHeadingxx"/>
        <w:numPr>
          <w:ilvl w:val="2"/>
          <w:numId w:val="15"/>
        </w:numPr>
        <w:rPr>
          <w:rStyle w:val="CETBodytextCarattere"/>
        </w:rPr>
      </w:pPr>
      <w:r w:rsidRPr="007E3387">
        <w:rPr>
          <w:noProof/>
        </w:rPr>
        <mc:AlternateContent>
          <mc:Choice Requires="wps">
            <w:drawing>
              <wp:anchor distT="45720" distB="45720" distL="114300" distR="114300" simplePos="0" relativeHeight="251694080" behindDoc="0" locked="0" layoutInCell="1" allowOverlap="1" wp14:anchorId="6112296B" wp14:editId="10CBDDD1">
                <wp:simplePos x="0" y="0"/>
                <wp:positionH relativeFrom="margin">
                  <wp:align>right</wp:align>
                </wp:positionH>
                <wp:positionV relativeFrom="paragraph">
                  <wp:posOffset>80010</wp:posOffset>
                </wp:positionV>
                <wp:extent cx="1417955" cy="40005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400050"/>
                        </a:xfrm>
                        <a:prstGeom prst="rect">
                          <a:avLst/>
                        </a:prstGeom>
                        <a:solidFill>
                          <a:srgbClr val="FFFFFF"/>
                        </a:solidFill>
                        <a:ln w="9525">
                          <a:noFill/>
                          <a:miter lim="800000"/>
                          <a:headEnd/>
                          <a:tailEnd/>
                        </a:ln>
                      </wps:spPr>
                      <wps:txbx>
                        <w:txbxContent>
                          <w:p w:rsidR="008C1632" w:rsidRPr="00D43EE7" w:rsidRDefault="008C1632" w:rsidP="008C1632">
                            <w:pPr>
                              <w:pStyle w:val="CETCaption"/>
                              <w:rPr>
                                <w:lang w:val="de-DE"/>
                              </w:rPr>
                            </w:pPr>
                            <w:r>
                              <w:t xml:space="preserve">Table </w:t>
                            </w:r>
                            <w:r>
                              <w:fldChar w:fldCharType="begin"/>
                            </w:r>
                            <w:r>
                              <w:instrText xml:space="preserve"> SEQ Table \* ARABIC </w:instrText>
                            </w:r>
                            <w:r>
                              <w:fldChar w:fldCharType="separate"/>
                            </w:r>
                            <w:r>
                              <w:rPr>
                                <w:noProof/>
                              </w:rPr>
                              <w:t>1</w:t>
                            </w:r>
                            <w:r>
                              <w:fldChar w:fldCharType="end"/>
                            </w:r>
                            <w:r>
                              <w:t>: Sauce samples</w:t>
                            </w:r>
                          </w:p>
                          <w:p w:rsidR="008C1632" w:rsidRDefault="008C1632" w:rsidP="008C1632"/>
                          <w:tbl>
                            <w:tblPr>
                              <w:tblW w:w="226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709"/>
                            </w:tblGrid>
                            <w:tr w:rsidR="008C1632" w:rsidRPr="009B5E0C" w:rsidTr="00D43EE7">
                              <w:tc>
                                <w:tcPr>
                                  <w:tcW w:w="1560" w:type="dxa"/>
                                  <w:tcBorders>
                                    <w:top w:val="single" w:sz="12" w:space="0" w:color="008000"/>
                                    <w:bottom w:val="single" w:sz="6" w:space="0" w:color="008000"/>
                                  </w:tcBorders>
                                  <w:shd w:val="clear" w:color="auto" w:fill="FFFFFF"/>
                                </w:tcPr>
                                <w:p w:rsidR="008C1632" w:rsidRPr="00B57B36" w:rsidRDefault="008C1632" w:rsidP="00D43EE7">
                                  <w:pPr>
                                    <w:pStyle w:val="CETBodytext"/>
                                    <w:rPr>
                                      <w:lang w:val="en-GB"/>
                                    </w:rPr>
                                  </w:pPr>
                                  <w:r>
                                    <w:rPr>
                                      <w:lang w:val="en-GB"/>
                                    </w:rPr>
                                    <w:t>Sauce</w:t>
                                  </w:r>
                                  <w:r w:rsidRPr="00B57B36">
                                    <w:rPr>
                                      <w:lang w:val="en-GB"/>
                                    </w:rPr>
                                    <w:t xml:space="preserve"> </w:t>
                                  </w:r>
                                </w:p>
                              </w:tc>
                              <w:tc>
                                <w:tcPr>
                                  <w:tcW w:w="709" w:type="dxa"/>
                                  <w:tcBorders>
                                    <w:top w:val="single" w:sz="12" w:space="0" w:color="008000"/>
                                    <w:bottom w:val="single" w:sz="6" w:space="0" w:color="008000"/>
                                  </w:tcBorders>
                                  <w:shd w:val="clear" w:color="auto" w:fill="FFFFFF"/>
                                </w:tcPr>
                                <w:p w:rsidR="008C1632" w:rsidRPr="00B57B36" w:rsidRDefault="008C1632" w:rsidP="00D43EE7">
                                  <w:pPr>
                                    <w:pStyle w:val="CETBodytext"/>
                                    <w:rPr>
                                      <w:lang w:val="en-GB"/>
                                    </w:rPr>
                                  </w:pPr>
                                  <w:r>
                                    <w:rPr>
                                      <w:lang w:val="en-GB"/>
                                    </w:rPr>
                                    <w:t>Abb.</w:t>
                                  </w:r>
                                </w:p>
                              </w:tc>
                            </w:tr>
                            <w:tr w:rsidR="008C1632" w:rsidRPr="009B5E0C" w:rsidTr="00D43EE7">
                              <w:tc>
                                <w:tcPr>
                                  <w:tcW w:w="1560" w:type="dxa"/>
                                  <w:shd w:val="clear" w:color="auto" w:fill="FFFFFF"/>
                                </w:tcPr>
                                <w:p w:rsidR="008C1632" w:rsidRPr="002705C3" w:rsidRDefault="008C1632" w:rsidP="00D43EE7">
                                  <w:pPr>
                                    <w:pStyle w:val="CETBodytext"/>
                                  </w:pPr>
                                  <w:r w:rsidRPr="002705C3">
                                    <w:t>6 % SPI, 35% S</w:t>
                                  </w:r>
                                </w:p>
                              </w:tc>
                              <w:tc>
                                <w:tcPr>
                                  <w:tcW w:w="709" w:type="dxa"/>
                                  <w:shd w:val="clear" w:color="auto" w:fill="FFFFFF"/>
                                </w:tcPr>
                                <w:p w:rsidR="008C1632" w:rsidRDefault="008C1632" w:rsidP="00D43EE7">
                                  <w:pPr>
                                    <w:pStyle w:val="CETBodytext"/>
                                    <w:rPr>
                                      <w:lang w:val="en-GB"/>
                                    </w:rPr>
                                  </w:pPr>
                                  <w:r>
                                    <w:rPr>
                                      <w:lang w:val="en-GB"/>
                                    </w:rPr>
                                    <w:t>S1</w:t>
                                  </w:r>
                                </w:p>
                              </w:tc>
                            </w:tr>
                            <w:tr w:rsidR="008C1632" w:rsidRPr="009B5E0C" w:rsidTr="00D43EE7">
                              <w:tc>
                                <w:tcPr>
                                  <w:tcW w:w="1560" w:type="dxa"/>
                                  <w:shd w:val="clear" w:color="auto" w:fill="FFFFFF"/>
                                </w:tcPr>
                                <w:p w:rsidR="008C1632" w:rsidRPr="002705C3" w:rsidRDefault="008C1632" w:rsidP="00D43EE7">
                                  <w:pPr>
                                    <w:pStyle w:val="CETBodytext"/>
                                  </w:pPr>
                                  <w:r w:rsidRPr="002705C3">
                                    <w:t>6 % SPI, 35% R</w:t>
                                  </w:r>
                                </w:p>
                              </w:tc>
                              <w:tc>
                                <w:tcPr>
                                  <w:tcW w:w="709" w:type="dxa"/>
                                  <w:shd w:val="clear" w:color="auto" w:fill="FFFFFF"/>
                                </w:tcPr>
                                <w:p w:rsidR="008C1632" w:rsidRDefault="008C1632" w:rsidP="00D43EE7">
                                  <w:pPr>
                                    <w:pStyle w:val="CETBodytext"/>
                                    <w:rPr>
                                      <w:lang w:val="en-GB"/>
                                    </w:rPr>
                                  </w:pPr>
                                  <w:r>
                                    <w:rPr>
                                      <w:lang w:val="en-GB"/>
                                    </w:rPr>
                                    <w:t>S2</w:t>
                                  </w:r>
                                </w:p>
                              </w:tc>
                            </w:tr>
                            <w:tr w:rsidR="008C1632" w:rsidRPr="009B5E0C" w:rsidTr="00D43EE7">
                              <w:tc>
                                <w:tcPr>
                                  <w:tcW w:w="1560" w:type="dxa"/>
                                  <w:shd w:val="clear" w:color="auto" w:fill="FFFFFF"/>
                                </w:tcPr>
                                <w:p w:rsidR="008C1632" w:rsidRPr="002705C3" w:rsidRDefault="008C1632" w:rsidP="00D43EE7">
                                  <w:pPr>
                                    <w:pStyle w:val="CETBodytext"/>
                                  </w:pPr>
                                  <w:r>
                                    <w:t xml:space="preserve">7 % SPI, 35% S    </w:t>
                                  </w:r>
                                </w:p>
                              </w:tc>
                              <w:tc>
                                <w:tcPr>
                                  <w:tcW w:w="709" w:type="dxa"/>
                                  <w:shd w:val="clear" w:color="auto" w:fill="FFFFFF"/>
                                </w:tcPr>
                                <w:p w:rsidR="008C1632" w:rsidRDefault="008C1632" w:rsidP="00D43EE7">
                                  <w:pPr>
                                    <w:pStyle w:val="CETBodytext"/>
                                    <w:rPr>
                                      <w:lang w:val="en-GB"/>
                                    </w:rPr>
                                  </w:pPr>
                                  <w:r>
                                    <w:rPr>
                                      <w:lang w:val="en-GB"/>
                                    </w:rPr>
                                    <w:t>S3</w:t>
                                  </w:r>
                                </w:p>
                              </w:tc>
                            </w:tr>
                            <w:tr w:rsidR="008C1632" w:rsidRPr="009B5E0C" w:rsidTr="00D43EE7">
                              <w:tc>
                                <w:tcPr>
                                  <w:tcW w:w="1560" w:type="dxa"/>
                                  <w:shd w:val="clear" w:color="auto" w:fill="FFFFFF"/>
                                </w:tcPr>
                                <w:p w:rsidR="008C1632" w:rsidRDefault="008C1632" w:rsidP="00D43EE7">
                                  <w:pPr>
                                    <w:pStyle w:val="CETBodytext"/>
                                  </w:pPr>
                                  <w:r w:rsidRPr="002705C3">
                                    <w:t>7 % SPI, 35% R</w:t>
                                  </w:r>
                                </w:p>
                              </w:tc>
                              <w:tc>
                                <w:tcPr>
                                  <w:tcW w:w="709" w:type="dxa"/>
                                  <w:shd w:val="clear" w:color="auto" w:fill="FFFFFF"/>
                                </w:tcPr>
                                <w:p w:rsidR="008C1632" w:rsidRDefault="008C1632" w:rsidP="00D43EE7">
                                  <w:pPr>
                                    <w:pStyle w:val="CETBodytext"/>
                                    <w:rPr>
                                      <w:lang w:val="en-GB"/>
                                    </w:rPr>
                                  </w:pPr>
                                  <w:r>
                                    <w:rPr>
                                      <w:lang w:val="en-GB"/>
                                    </w:rPr>
                                    <w:t>S4</w:t>
                                  </w:r>
                                </w:p>
                              </w:tc>
                            </w:tr>
                            <w:tr w:rsidR="008C1632" w:rsidRPr="009B5E0C" w:rsidTr="00D43EE7">
                              <w:tc>
                                <w:tcPr>
                                  <w:tcW w:w="1560" w:type="dxa"/>
                                  <w:shd w:val="clear" w:color="auto" w:fill="FFFFFF"/>
                                </w:tcPr>
                                <w:p w:rsidR="008C1632" w:rsidRPr="002705C3" w:rsidRDefault="008C1632" w:rsidP="00D43EE7">
                                  <w:pPr>
                                    <w:pStyle w:val="CETBodytext"/>
                                  </w:pPr>
                                  <w:r w:rsidRPr="002705C3">
                                    <w:t>8 % PPI, 40% S</w:t>
                                  </w:r>
                                </w:p>
                              </w:tc>
                              <w:tc>
                                <w:tcPr>
                                  <w:tcW w:w="709" w:type="dxa"/>
                                  <w:shd w:val="clear" w:color="auto" w:fill="FFFFFF"/>
                                </w:tcPr>
                                <w:p w:rsidR="008C1632" w:rsidRDefault="008C1632" w:rsidP="00D43EE7">
                                  <w:pPr>
                                    <w:pStyle w:val="CETBodytext"/>
                                    <w:rPr>
                                      <w:lang w:val="en-GB"/>
                                    </w:rPr>
                                  </w:pPr>
                                  <w:r>
                                    <w:rPr>
                                      <w:lang w:val="en-GB"/>
                                    </w:rPr>
                                    <w:t>P1</w:t>
                                  </w:r>
                                </w:p>
                              </w:tc>
                            </w:tr>
                            <w:tr w:rsidR="008C1632" w:rsidRPr="009B5E0C" w:rsidTr="00D43EE7">
                              <w:tc>
                                <w:tcPr>
                                  <w:tcW w:w="1560" w:type="dxa"/>
                                  <w:shd w:val="clear" w:color="auto" w:fill="FFFFFF"/>
                                </w:tcPr>
                                <w:p w:rsidR="008C1632" w:rsidRPr="002705C3" w:rsidRDefault="008C1632" w:rsidP="00D43EE7">
                                  <w:pPr>
                                    <w:pStyle w:val="CETBodytext"/>
                                  </w:pPr>
                                  <w:r w:rsidRPr="002705C3">
                                    <w:t>8 % PPI, 40% R</w:t>
                                  </w:r>
                                </w:p>
                              </w:tc>
                              <w:tc>
                                <w:tcPr>
                                  <w:tcW w:w="709" w:type="dxa"/>
                                  <w:shd w:val="clear" w:color="auto" w:fill="FFFFFF"/>
                                </w:tcPr>
                                <w:p w:rsidR="008C1632" w:rsidRDefault="008C1632" w:rsidP="00D43EE7">
                                  <w:pPr>
                                    <w:pStyle w:val="CETBodytext"/>
                                    <w:rPr>
                                      <w:lang w:val="en-GB"/>
                                    </w:rPr>
                                  </w:pPr>
                                  <w:r>
                                    <w:rPr>
                                      <w:lang w:val="en-GB"/>
                                    </w:rPr>
                                    <w:t>P2</w:t>
                                  </w:r>
                                </w:p>
                              </w:tc>
                            </w:tr>
                            <w:tr w:rsidR="008C1632" w:rsidRPr="009B5E0C" w:rsidTr="00D43EE7">
                              <w:tc>
                                <w:tcPr>
                                  <w:tcW w:w="1560" w:type="dxa"/>
                                  <w:shd w:val="clear" w:color="auto" w:fill="FFFFFF"/>
                                </w:tcPr>
                                <w:p w:rsidR="008C1632" w:rsidRPr="002705C3" w:rsidRDefault="008C1632" w:rsidP="00D43EE7">
                                  <w:pPr>
                                    <w:pStyle w:val="CETBodytext"/>
                                  </w:pPr>
                                  <w:r w:rsidRPr="002705C3">
                                    <w:t>9 % PPI, 30% S</w:t>
                                  </w:r>
                                </w:p>
                              </w:tc>
                              <w:tc>
                                <w:tcPr>
                                  <w:tcW w:w="709" w:type="dxa"/>
                                  <w:shd w:val="clear" w:color="auto" w:fill="FFFFFF"/>
                                </w:tcPr>
                                <w:p w:rsidR="008C1632" w:rsidRDefault="008C1632" w:rsidP="00D43EE7">
                                  <w:pPr>
                                    <w:pStyle w:val="CETBodytext"/>
                                    <w:rPr>
                                      <w:lang w:val="en-GB"/>
                                    </w:rPr>
                                  </w:pPr>
                                  <w:r>
                                    <w:rPr>
                                      <w:lang w:val="en-GB"/>
                                    </w:rPr>
                                    <w:t>P3</w:t>
                                  </w:r>
                                </w:p>
                              </w:tc>
                            </w:tr>
                            <w:tr w:rsidR="008C1632" w:rsidRPr="009B5E0C" w:rsidTr="00D43EE7">
                              <w:tc>
                                <w:tcPr>
                                  <w:tcW w:w="1560" w:type="dxa"/>
                                  <w:shd w:val="clear" w:color="auto" w:fill="FFFFFF"/>
                                </w:tcPr>
                                <w:p w:rsidR="008C1632" w:rsidRPr="002705C3" w:rsidRDefault="008C1632" w:rsidP="00D43EE7">
                                  <w:pPr>
                                    <w:pStyle w:val="CETBodytext"/>
                                  </w:pPr>
                                  <w:r w:rsidRPr="002705C3">
                                    <w:t>9% PPI, 30% R</w:t>
                                  </w:r>
                                </w:p>
                              </w:tc>
                              <w:tc>
                                <w:tcPr>
                                  <w:tcW w:w="709" w:type="dxa"/>
                                  <w:shd w:val="clear" w:color="auto" w:fill="FFFFFF"/>
                                </w:tcPr>
                                <w:p w:rsidR="008C1632" w:rsidRDefault="008C1632" w:rsidP="00D43EE7">
                                  <w:pPr>
                                    <w:pStyle w:val="CETBodytext"/>
                                    <w:rPr>
                                      <w:lang w:val="en-GB"/>
                                    </w:rPr>
                                  </w:pPr>
                                  <w:r>
                                    <w:rPr>
                                      <w:lang w:val="en-GB"/>
                                    </w:rPr>
                                    <w:t>P4</w:t>
                                  </w:r>
                                </w:p>
                              </w:tc>
                            </w:tr>
                            <w:tr w:rsidR="008C1632" w:rsidRPr="009B5E0C" w:rsidTr="00D43EE7">
                              <w:tc>
                                <w:tcPr>
                                  <w:tcW w:w="1560" w:type="dxa"/>
                                  <w:shd w:val="clear" w:color="auto" w:fill="FFFFFF"/>
                                </w:tcPr>
                                <w:p w:rsidR="008C1632" w:rsidRPr="002705C3" w:rsidRDefault="008C1632" w:rsidP="00D43EE7">
                                  <w:pPr>
                                    <w:pStyle w:val="CETBodytext"/>
                                  </w:pPr>
                                  <w:r w:rsidRPr="002705C3">
                                    <w:t>10% LPI, 40% S</w:t>
                                  </w:r>
                                </w:p>
                              </w:tc>
                              <w:tc>
                                <w:tcPr>
                                  <w:tcW w:w="709" w:type="dxa"/>
                                  <w:shd w:val="clear" w:color="auto" w:fill="FFFFFF"/>
                                </w:tcPr>
                                <w:p w:rsidR="008C1632" w:rsidRDefault="008C1632" w:rsidP="00D43EE7">
                                  <w:pPr>
                                    <w:pStyle w:val="CETBodytext"/>
                                    <w:rPr>
                                      <w:lang w:val="en-GB"/>
                                    </w:rPr>
                                  </w:pPr>
                                  <w:r>
                                    <w:rPr>
                                      <w:lang w:val="en-GB"/>
                                    </w:rPr>
                                    <w:t>L1</w:t>
                                  </w:r>
                                </w:p>
                              </w:tc>
                            </w:tr>
                            <w:tr w:rsidR="008C1632" w:rsidRPr="009B5E0C" w:rsidTr="00D43EE7">
                              <w:tc>
                                <w:tcPr>
                                  <w:tcW w:w="1560" w:type="dxa"/>
                                  <w:shd w:val="clear" w:color="auto" w:fill="FFFFFF"/>
                                </w:tcPr>
                                <w:p w:rsidR="008C1632" w:rsidRPr="002705C3" w:rsidRDefault="008C1632" w:rsidP="00D43EE7">
                                  <w:pPr>
                                    <w:pStyle w:val="CETBodytext"/>
                                  </w:pPr>
                                  <w:r w:rsidRPr="002705C3">
                                    <w:t xml:space="preserve">10% LPI, 40% R </w:t>
                                  </w:r>
                                </w:p>
                              </w:tc>
                              <w:tc>
                                <w:tcPr>
                                  <w:tcW w:w="709" w:type="dxa"/>
                                  <w:shd w:val="clear" w:color="auto" w:fill="FFFFFF"/>
                                </w:tcPr>
                                <w:p w:rsidR="008C1632" w:rsidRDefault="008C1632" w:rsidP="00D43EE7">
                                  <w:pPr>
                                    <w:pStyle w:val="CETBodytext"/>
                                    <w:rPr>
                                      <w:lang w:val="en-GB"/>
                                    </w:rPr>
                                  </w:pPr>
                                  <w:r>
                                    <w:rPr>
                                      <w:lang w:val="en-GB"/>
                                    </w:rPr>
                                    <w:t>L2</w:t>
                                  </w:r>
                                </w:p>
                              </w:tc>
                            </w:tr>
                            <w:tr w:rsidR="008C1632" w:rsidRPr="009B5E0C" w:rsidTr="00D43EE7">
                              <w:tc>
                                <w:tcPr>
                                  <w:tcW w:w="1560" w:type="dxa"/>
                                  <w:shd w:val="clear" w:color="auto" w:fill="FFFFFF"/>
                                </w:tcPr>
                                <w:p w:rsidR="008C1632" w:rsidRPr="002705C3" w:rsidRDefault="008C1632" w:rsidP="00D43EE7">
                                  <w:pPr>
                                    <w:pStyle w:val="CETBodytext"/>
                                  </w:pPr>
                                  <w:r w:rsidRPr="002705C3">
                                    <w:t>14% LPI, 30% S</w:t>
                                  </w:r>
                                </w:p>
                              </w:tc>
                              <w:tc>
                                <w:tcPr>
                                  <w:tcW w:w="709" w:type="dxa"/>
                                  <w:shd w:val="clear" w:color="auto" w:fill="FFFFFF"/>
                                </w:tcPr>
                                <w:p w:rsidR="008C1632" w:rsidRDefault="008C1632" w:rsidP="00D43EE7">
                                  <w:pPr>
                                    <w:pStyle w:val="CETBodytext"/>
                                    <w:rPr>
                                      <w:lang w:val="en-GB"/>
                                    </w:rPr>
                                  </w:pPr>
                                  <w:r>
                                    <w:rPr>
                                      <w:lang w:val="en-GB"/>
                                    </w:rPr>
                                    <w:t>L3</w:t>
                                  </w:r>
                                </w:p>
                              </w:tc>
                            </w:tr>
                            <w:tr w:rsidR="008C1632" w:rsidRPr="009B5E0C" w:rsidTr="00D43EE7">
                              <w:tc>
                                <w:tcPr>
                                  <w:tcW w:w="1560" w:type="dxa"/>
                                  <w:shd w:val="clear" w:color="auto" w:fill="FFFFFF"/>
                                </w:tcPr>
                                <w:p w:rsidR="008C1632" w:rsidRPr="002705C3" w:rsidRDefault="008C1632" w:rsidP="00D43EE7">
                                  <w:pPr>
                                    <w:pStyle w:val="CETBodytext"/>
                                  </w:pPr>
                                  <w:r w:rsidRPr="002705C3">
                                    <w:t xml:space="preserve">14% LPI, 30% R </w:t>
                                  </w:r>
                                </w:p>
                              </w:tc>
                              <w:tc>
                                <w:tcPr>
                                  <w:tcW w:w="709" w:type="dxa"/>
                                  <w:shd w:val="clear" w:color="auto" w:fill="FFFFFF"/>
                                </w:tcPr>
                                <w:p w:rsidR="008C1632" w:rsidRDefault="008C1632" w:rsidP="00D43EE7">
                                  <w:pPr>
                                    <w:pStyle w:val="CETBodytext"/>
                                    <w:rPr>
                                      <w:lang w:val="en-GB"/>
                                    </w:rPr>
                                  </w:pPr>
                                  <w:r>
                                    <w:rPr>
                                      <w:lang w:val="en-GB"/>
                                    </w:rPr>
                                    <w:t>L4</w:t>
                                  </w:r>
                                </w:p>
                              </w:tc>
                            </w:tr>
                          </w:tbl>
                          <w:p w:rsidR="008C1632" w:rsidRPr="00D43EE7" w:rsidRDefault="008C1632" w:rsidP="008C1632">
                            <w:pPr>
                              <w:pStyle w:val="CETCaption"/>
                              <w:rPr>
                                <w:lang w:val="de-DE"/>
                              </w:rPr>
                            </w:pPr>
                            <w:r>
                              <w:t xml:space="preserve"> Table </w:t>
                            </w:r>
                            <w:r>
                              <w:fldChar w:fldCharType="begin"/>
                            </w:r>
                            <w:r>
                              <w:instrText xml:space="preserve"> SEQ Table \* ARABIC </w:instrText>
                            </w:r>
                            <w:r>
                              <w:fldChar w:fldCharType="separate"/>
                            </w:r>
                            <w:r>
                              <w:rPr>
                                <w:noProof/>
                              </w:rPr>
                              <w:t>1</w:t>
                            </w:r>
                            <w:r>
                              <w:fldChar w:fldCharType="end"/>
                            </w:r>
                            <w:r>
                              <w:t>: Sauce sam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12296B" id="_x0000_t202" coordsize="21600,21600" o:spt="202" path="m,l,21600r21600,l21600,xe">
                <v:stroke joinstyle="miter"/>
                <v:path gradientshapeok="t" o:connecttype="rect"/>
              </v:shapetype>
              <v:shape id="Textfeld 2" o:spid="_x0000_s1035" type="#_x0000_t202" style="position:absolute;left:0;text-align:left;margin-left:60.45pt;margin-top:6.3pt;width:111.65pt;height:31.5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" stroked="f">
                <v:textbox>
                  <w:txbxContent>
                    <w:p w:rsidR="008C1632" w:rsidRPr="00D43EE7" w:rsidRDefault="008C1632" w:rsidP="008C1632">
                      <w:pPr>
                        <w:pStyle w:val="CETCaption"/>
                        <w:rPr>
                          <w:lang w:val="de-DE"/>
                        </w:rPr>
                      </w:pPr>
                      <w:r>
                        <w:t xml:space="preserve">Table </w:t>
                      </w:r>
                      <w:r>
                        <w:fldChar w:fldCharType="begin"/>
                      </w:r>
                      <w:r>
                        <w:instrText xml:space="preserve"> SEQ Table \* ARABIC </w:instrText>
                      </w:r>
                      <w:r>
                        <w:fldChar w:fldCharType="separate"/>
                      </w:r>
                      <w:r>
                        <w:rPr>
                          <w:noProof/>
                        </w:rPr>
                        <w:t>1</w:t>
                      </w:r>
                      <w:r>
                        <w:fldChar w:fldCharType="end"/>
                      </w:r>
                      <w:r>
                        <w:t>: Sauce samples</w:t>
                      </w:r>
                    </w:p>
                    <w:p w:rsidR="008C1632" w:rsidRDefault="008C1632" w:rsidP="008C1632"/>
                    <w:tbl>
                      <w:tblPr>
                        <w:tblW w:w="226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709"/>
                      </w:tblGrid>
                      <w:tr w:rsidR="008C1632" w:rsidRPr="009B5E0C" w:rsidTr="00D43EE7">
                        <w:tc>
                          <w:tcPr>
                            <w:tcW w:w="1560" w:type="dxa"/>
                            <w:tcBorders>
                              <w:top w:val="single" w:sz="12" w:space="0" w:color="008000"/>
                              <w:bottom w:val="single" w:sz="6" w:space="0" w:color="008000"/>
                            </w:tcBorders>
                            <w:shd w:val="clear" w:color="auto" w:fill="FFFFFF"/>
                          </w:tcPr>
                          <w:p w:rsidR="008C1632" w:rsidRPr="00B57B36" w:rsidRDefault="008C1632" w:rsidP="00D43EE7">
                            <w:pPr>
                              <w:pStyle w:val="CETBodytext"/>
                              <w:rPr>
                                <w:lang w:val="en-GB"/>
                              </w:rPr>
                            </w:pPr>
                            <w:r>
                              <w:rPr>
                                <w:lang w:val="en-GB"/>
                              </w:rPr>
                              <w:t>Sauce</w:t>
                            </w:r>
                            <w:r w:rsidRPr="00B57B36">
                              <w:rPr>
                                <w:lang w:val="en-GB"/>
                              </w:rPr>
                              <w:t xml:space="preserve"> </w:t>
                            </w:r>
                          </w:p>
                        </w:tc>
                        <w:tc>
                          <w:tcPr>
                            <w:tcW w:w="709" w:type="dxa"/>
                            <w:tcBorders>
                              <w:top w:val="single" w:sz="12" w:space="0" w:color="008000"/>
                              <w:bottom w:val="single" w:sz="6" w:space="0" w:color="008000"/>
                            </w:tcBorders>
                            <w:shd w:val="clear" w:color="auto" w:fill="FFFFFF"/>
                          </w:tcPr>
                          <w:p w:rsidR="008C1632" w:rsidRPr="00B57B36" w:rsidRDefault="008C1632" w:rsidP="00D43EE7">
                            <w:pPr>
                              <w:pStyle w:val="CETBodytext"/>
                              <w:rPr>
                                <w:lang w:val="en-GB"/>
                              </w:rPr>
                            </w:pPr>
                            <w:r>
                              <w:rPr>
                                <w:lang w:val="en-GB"/>
                              </w:rPr>
                              <w:t>Abb.</w:t>
                            </w:r>
                          </w:p>
                        </w:tc>
                      </w:tr>
                      <w:tr w:rsidR="008C1632" w:rsidRPr="009B5E0C" w:rsidTr="00D43EE7">
                        <w:tc>
                          <w:tcPr>
                            <w:tcW w:w="1560" w:type="dxa"/>
                            <w:shd w:val="clear" w:color="auto" w:fill="FFFFFF"/>
                          </w:tcPr>
                          <w:p w:rsidR="008C1632" w:rsidRPr="002705C3" w:rsidRDefault="008C1632" w:rsidP="00D43EE7">
                            <w:pPr>
                              <w:pStyle w:val="CETBodytext"/>
                            </w:pPr>
                            <w:r w:rsidRPr="002705C3">
                              <w:t>6 % SPI, 35% S</w:t>
                            </w:r>
                          </w:p>
                        </w:tc>
                        <w:tc>
                          <w:tcPr>
                            <w:tcW w:w="709" w:type="dxa"/>
                            <w:shd w:val="clear" w:color="auto" w:fill="FFFFFF"/>
                          </w:tcPr>
                          <w:p w:rsidR="008C1632" w:rsidRDefault="008C1632" w:rsidP="00D43EE7">
                            <w:pPr>
                              <w:pStyle w:val="CETBodytext"/>
                              <w:rPr>
                                <w:lang w:val="en-GB"/>
                              </w:rPr>
                            </w:pPr>
                            <w:r>
                              <w:rPr>
                                <w:lang w:val="en-GB"/>
                              </w:rPr>
                              <w:t>S1</w:t>
                            </w:r>
                          </w:p>
                        </w:tc>
                      </w:tr>
                      <w:tr w:rsidR="008C1632" w:rsidRPr="009B5E0C" w:rsidTr="00D43EE7">
                        <w:tc>
                          <w:tcPr>
                            <w:tcW w:w="1560" w:type="dxa"/>
                            <w:shd w:val="clear" w:color="auto" w:fill="FFFFFF"/>
                          </w:tcPr>
                          <w:p w:rsidR="008C1632" w:rsidRPr="002705C3" w:rsidRDefault="008C1632" w:rsidP="00D43EE7">
                            <w:pPr>
                              <w:pStyle w:val="CETBodytext"/>
                            </w:pPr>
                            <w:r w:rsidRPr="002705C3">
                              <w:t>6 % SPI, 35% R</w:t>
                            </w:r>
                          </w:p>
                        </w:tc>
                        <w:tc>
                          <w:tcPr>
                            <w:tcW w:w="709" w:type="dxa"/>
                            <w:shd w:val="clear" w:color="auto" w:fill="FFFFFF"/>
                          </w:tcPr>
                          <w:p w:rsidR="008C1632" w:rsidRDefault="008C1632" w:rsidP="00D43EE7">
                            <w:pPr>
                              <w:pStyle w:val="CETBodytext"/>
                              <w:rPr>
                                <w:lang w:val="en-GB"/>
                              </w:rPr>
                            </w:pPr>
                            <w:r>
                              <w:rPr>
                                <w:lang w:val="en-GB"/>
                              </w:rPr>
                              <w:t>S2</w:t>
                            </w:r>
                          </w:p>
                        </w:tc>
                      </w:tr>
                      <w:tr w:rsidR="008C1632" w:rsidRPr="009B5E0C" w:rsidTr="00D43EE7">
                        <w:tc>
                          <w:tcPr>
                            <w:tcW w:w="1560" w:type="dxa"/>
                            <w:shd w:val="clear" w:color="auto" w:fill="FFFFFF"/>
                          </w:tcPr>
                          <w:p w:rsidR="008C1632" w:rsidRPr="002705C3" w:rsidRDefault="008C1632" w:rsidP="00D43EE7">
                            <w:pPr>
                              <w:pStyle w:val="CETBodytext"/>
                            </w:pPr>
                            <w:r>
                              <w:t xml:space="preserve">7 % SPI, 35% S    </w:t>
                            </w:r>
                          </w:p>
                        </w:tc>
                        <w:tc>
                          <w:tcPr>
                            <w:tcW w:w="709" w:type="dxa"/>
                            <w:shd w:val="clear" w:color="auto" w:fill="FFFFFF"/>
                          </w:tcPr>
                          <w:p w:rsidR="008C1632" w:rsidRDefault="008C1632" w:rsidP="00D43EE7">
                            <w:pPr>
                              <w:pStyle w:val="CETBodytext"/>
                              <w:rPr>
                                <w:lang w:val="en-GB"/>
                              </w:rPr>
                            </w:pPr>
                            <w:r>
                              <w:rPr>
                                <w:lang w:val="en-GB"/>
                              </w:rPr>
                              <w:t>S3</w:t>
                            </w:r>
                          </w:p>
                        </w:tc>
                      </w:tr>
                      <w:tr w:rsidR="008C1632" w:rsidRPr="009B5E0C" w:rsidTr="00D43EE7">
                        <w:tc>
                          <w:tcPr>
                            <w:tcW w:w="1560" w:type="dxa"/>
                            <w:shd w:val="clear" w:color="auto" w:fill="FFFFFF"/>
                          </w:tcPr>
                          <w:p w:rsidR="008C1632" w:rsidRDefault="008C1632" w:rsidP="00D43EE7">
                            <w:pPr>
                              <w:pStyle w:val="CETBodytext"/>
                            </w:pPr>
                            <w:r w:rsidRPr="002705C3">
                              <w:t>7 % SPI, 35% R</w:t>
                            </w:r>
                          </w:p>
                        </w:tc>
                        <w:tc>
                          <w:tcPr>
                            <w:tcW w:w="709" w:type="dxa"/>
                            <w:shd w:val="clear" w:color="auto" w:fill="FFFFFF"/>
                          </w:tcPr>
                          <w:p w:rsidR="008C1632" w:rsidRDefault="008C1632" w:rsidP="00D43EE7">
                            <w:pPr>
                              <w:pStyle w:val="CETBodytext"/>
                              <w:rPr>
                                <w:lang w:val="en-GB"/>
                              </w:rPr>
                            </w:pPr>
                            <w:r>
                              <w:rPr>
                                <w:lang w:val="en-GB"/>
                              </w:rPr>
                              <w:t>S4</w:t>
                            </w:r>
                          </w:p>
                        </w:tc>
                      </w:tr>
                      <w:tr w:rsidR="008C1632" w:rsidRPr="009B5E0C" w:rsidTr="00D43EE7">
                        <w:tc>
                          <w:tcPr>
                            <w:tcW w:w="1560" w:type="dxa"/>
                            <w:shd w:val="clear" w:color="auto" w:fill="FFFFFF"/>
                          </w:tcPr>
                          <w:p w:rsidR="008C1632" w:rsidRPr="002705C3" w:rsidRDefault="008C1632" w:rsidP="00D43EE7">
                            <w:pPr>
                              <w:pStyle w:val="CETBodytext"/>
                            </w:pPr>
                            <w:r w:rsidRPr="002705C3">
                              <w:t>8 % PPI, 40% S</w:t>
                            </w:r>
                          </w:p>
                        </w:tc>
                        <w:tc>
                          <w:tcPr>
                            <w:tcW w:w="709" w:type="dxa"/>
                            <w:shd w:val="clear" w:color="auto" w:fill="FFFFFF"/>
                          </w:tcPr>
                          <w:p w:rsidR="008C1632" w:rsidRDefault="008C1632" w:rsidP="00D43EE7">
                            <w:pPr>
                              <w:pStyle w:val="CETBodytext"/>
                              <w:rPr>
                                <w:lang w:val="en-GB"/>
                              </w:rPr>
                            </w:pPr>
                            <w:r>
                              <w:rPr>
                                <w:lang w:val="en-GB"/>
                              </w:rPr>
                              <w:t>P1</w:t>
                            </w:r>
                          </w:p>
                        </w:tc>
                      </w:tr>
                      <w:tr w:rsidR="008C1632" w:rsidRPr="009B5E0C" w:rsidTr="00D43EE7">
                        <w:tc>
                          <w:tcPr>
                            <w:tcW w:w="1560" w:type="dxa"/>
                            <w:shd w:val="clear" w:color="auto" w:fill="FFFFFF"/>
                          </w:tcPr>
                          <w:p w:rsidR="008C1632" w:rsidRPr="002705C3" w:rsidRDefault="008C1632" w:rsidP="00D43EE7">
                            <w:pPr>
                              <w:pStyle w:val="CETBodytext"/>
                            </w:pPr>
                            <w:r w:rsidRPr="002705C3">
                              <w:t>8 % PPI, 40% R</w:t>
                            </w:r>
                          </w:p>
                        </w:tc>
                        <w:tc>
                          <w:tcPr>
                            <w:tcW w:w="709" w:type="dxa"/>
                            <w:shd w:val="clear" w:color="auto" w:fill="FFFFFF"/>
                          </w:tcPr>
                          <w:p w:rsidR="008C1632" w:rsidRDefault="008C1632" w:rsidP="00D43EE7">
                            <w:pPr>
                              <w:pStyle w:val="CETBodytext"/>
                              <w:rPr>
                                <w:lang w:val="en-GB"/>
                              </w:rPr>
                            </w:pPr>
                            <w:r>
                              <w:rPr>
                                <w:lang w:val="en-GB"/>
                              </w:rPr>
                              <w:t>P2</w:t>
                            </w:r>
                          </w:p>
                        </w:tc>
                      </w:tr>
                      <w:tr w:rsidR="008C1632" w:rsidRPr="009B5E0C" w:rsidTr="00D43EE7">
                        <w:tc>
                          <w:tcPr>
                            <w:tcW w:w="1560" w:type="dxa"/>
                            <w:shd w:val="clear" w:color="auto" w:fill="FFFFFF"/>
                          </w:tcPr>
                          <w:p w:rsidR="008C1632" w:rsidRPr="002705C3" w:rsidRDefault="008C1632" w:rsidP="00D43EE7">
                            <w:pPr>
                              <w:pStyle w:val="CETBodytext"/>
                            </w:pPr>
                            <w:r w:rsidRPr="002705C3">
                              <w:t>9 % PPI, 30% S</w:t>
                            </w:r>
                          </w:p>
                        </w:tc>
                        <w:tc>
                          <w:tcPr>
                            <w:tcW w:w="709" w:type="dxa"/>
                            <w:shd w:val="clear" w:color="auto" w:fill="FFFFFF"/>
                          </w:tcPr>
                          <w:p w:rsidR="008C1632" w:rsidRDefault="008C1632" w:rsidP="00D43EE7">
                            <w:pPr>
                              <w:pStyle w:val="CETBodytext"/>
                              <w:rPr>
                                <w:lang w:val="en-GB"/>
                              </w:rPr>
                            </w:pPr>
                            <w:r>
                              <w:rPr>
                                <w:lang w:val="en-GB"/>
                              </w:rPr>
                              <w:t>P3</w:t>
                            </w:r>
                          </w:p>
                        </w:tc>
                      </w:tr>
                      <w:tr w:rsidR="008C1632" w:rsidRPr="009B5E0C" w:rsidTr="00D43EE7">
                        <w:tc>
                          <w:tcPr>
                            <w:tcW w:w="1560" w:type="dxa"/>
                            <w:shd w:val="clear" w:color="auto" w:fill="FFFFFF"/>
                          </w:tcPr>
                          <w:p w:rsidR="008C1632" w:rsidRPr="002705C3" w:rsidRDefault="008C1632" w:rsidP="00D43EE7">
                            <w:pPr>
                              <w:pStyle w:val="CETBodytext"/>
                            </w:pPr>
                            <w:r w:rsidRPr="002705C3">
                              <w:t>9% PPI, 30% R</w:t>
                            </w:r>
                          </w:p>
                        </w:tc>
                        <w:tc>
                          <w:tcPr>
                            <w:tcW w:w="709" w:type="dxa"/>
                            <w:shd w:val="clear" w:color="auto" w:fill="FFFFFF"/>
                          </w:tcPr>
                          <w:p w:rsidR="008C1632" w:rsidRDefault="008C1632" w:rsidP="00D43EE7">
                            <w:pPr>
                              <w:pStyle w:val="CETBodytext"/>
                              <w:rPr>
                                <w:lang w:val="en-GB"/>
                              </w:rPr>
                            </w:pPr>
                            <w:r>
                              <w:rPr>
                                <w:lang w:val="en-GB"/>
                              </w:rPr>
                              <w:t>P4</w:t>
                            </w:r>
                          </w:p>
                        </w:tc>
                      </w:tr>
                      <w:tr w:rsidR="008C1632" w:rsidRPr="009B5E0C" w:rsidTr="00D43EE7">
                        <w:tc>
                          <w:tcPr>
                            <w:tcW w:w="1560" w:type="dxa"/>
                            <w:shd w:val="clear" w:color="auto" w:fill="FFFFFF"/>
                          </w:tcPr>
                          <w:p w:rsidR="008C1632" w:rsidRPr="002705C3" w:rsidRDefault="008C1632" w:rsidP="00D43EE7">
                            <w:pPr>
                              <w:pStyle w:val="CETBodytext"/>
                            </w:pPr>
                            <w:r w:rsidRPr="002705C3">
                              <w:t>10% LPI, 40% S</w:t>
                            </w:r>
                          </w:p>
                        </w:tc>
                        <w:tc>
                          <w:tcPr>
                            <w:tcW w:w="709" w:type="dxa"/>
                            <w:shd w:val="clear" w:color="auto" w:fill="FFFFFF"/>
                          </w:tcPr>
                          <w:p w:rsidR="008C1632" w:rsidRDefault="008C1632" w:rsidP="00D43EE7">
                            <w:pPr>
                              <w:pStyle w:val="CETBodytext"/>
                              <w:rPr>
                                <w:lang w:val="en-GB"/>
                              </w:rPr>
                            </w:pPr>
                            <w:r>
                              <w:rPr>
                                <w:lang w:val="en-GB"/>
                              </w:rPr>
                              <w:t>L1</w:t>
                            </w:r>
                          </w:p>
                        </w:tc>
                      </w:tr>
                      <w:tr w:rsidR="008C1632" w:rsidRPr="009B5E0C" w:rsidTr="00D43EE7">
                        <w:tc>
                          <w:tcPr>
                            <w:tcW w:w="1560" w:type="dxa"/>
                            <w:shd w:val="clear" w:color="auto" w:fill="FFFFFF"/>
                          </w:tcPr>
                          <w:p w:rsidR="008C1632" w:rsidRPr="002705C3" w:rsidRDefault="008C1632" w:rsidP="00D43EE7">
                            <w:pPr>
                              <w:pStyle w:val="CETBodytext"/>
                            </w:pPr>
                            <w:r w:rsidRPr="002705C3">
                              <w:t xml:space="preserve">10% LPI, 40% R </w:t>
                            </w:r>
                          </w:p>
                        </w:tc>
                        <w:tc>
                          <w:tcPr>
                            <w:tcW w:w="709" w:type="dxa"/>
                            <w:shd w:val="clear" w:color="auto" w:fill="FFFFFF"/>
                          </w:tcPr>
                          <w:p w:rsidR="008C1632" w:rsidRDefault="008C1632" w:rsidP="00D43EE7">
                            <w:pPr>
                              <w:pStyle w:val="CETBodytext"/>
                              <w:rPr>
                                <w:lang w:val="en-GB"/>
                              </w:rPr>
                            </w:pPr>
                            <w:r>
                              <w:rPr>
                                <w:lang w:val="en-GB"/>
                              </w:rPr>
                              <w:t>L2</w:t>
                            </w:r>
                          </w:p>
                        </w:tc>
                      </w:tr>
                      <w:tr w:rsidR="008C1632" w:rsidRPr="009B5E0C" w:rsidTr="00D43EE7">
                        <w:tc>
                          <w:tcPr>
                            <w:tcW w:w="1560" w:type="dxa"/>
                            <w:shd w:val="clear" w:color="auto" w:fill="FFFFFF"/>
                          </w:tcPr>
                          <w:p w:rsidR="008C1632" w:rsidRPr="002705C3" w:rsidRDefault="008C1632" w:rsidP="00D43EE7">
                            <w:pPr>
                              <w:pStyle w:val="CETBodytext"/>
                            </w:pPr>
                            <w:r w:rsidRPr="002705C3">
                              <w:t>14% LPI, 30% S</w:t>
                            </w:r>
                          </w:p>
                        </w:tc>
                        <w:tc>
                          <w:tcPr>
                            <w:tcW w:w="709" w:type="dxa"/>
                            <w:shd w:val="clear" w:color="auto" w:fill="FFFFFF"/>
                          </w:tcPr>
                          <w:p w:rsidR="008C1632" w:rsidRDefault="008C1632" w:rsidP="00D43EE7">
                            <w:pPr>
                              <w:pStyle w:val="CETBodytext"/>
                              <w:rPr>
                                <w:lang w:val="en-GB"/>
                              </w:rPr>
                            </w:pPr>
                            <w:r>
                              <w:rPr>
                                <w:lang w:val="en-GB"/>
                              </w:rPr>
                              <w:t>L3</w:t>
                            </w:r>
                          </w:p>
                        </w:tc>
                      </w:tr>
                      <w:tr w:rsidR="008C1632" w:rsidRPr="009B5E0C" w:rsidTr="00D43EE7">
                        <w:tc>
                          <w:tcPr>
                            <w:tcW w:w="1560" w:type="dxa"/>
                            <w:shd w:val="clear" w:color="auto" w:fill="FFFFFF"/>
                          </w:tcPr>
                          <w:p w:rsidR="008C1632" w:rsidRPr="002705C3" w:rsidRDefault="008C1632" w:rsidP="00D43EE7">
                            <w:pPr>
                              <w:pStyle w:val="CETBodytext"/>
                            </w:pPr>
                            <w:r w:rsidRPr="002705C3">
                              <w:t xml:space="preserve">14% LPI, 30% R </w:t>
                            </w:r>
                          </w:p>
                        </w:tc>
                        <w:tc>
                          <w:tcPr>
                            <w:tcW w:w="709" w:type="dxa"/>
                            <w:shd w:val="clear" w:color="auto" w:fill="FFFFFF"/>
                          </w:tcPr>
                          <w:p w:rsidR="008C1632" w:rsidRDefault="008C1632" w:rsidP="00D43EE7">
                            <w:pPr>
                              <w:pStyle w:val="CETBodytext"/>
                              <w:rPr>
                                <w:lang w:val="en-GB"/>
                              </w:rPr>
                            </w:pPr>
                            <w:r>
                              <w:rPr>
                                <w:lang w:val="en-GB"/>
                              </w:rPr>
                              <w:t>L4</w:t>
                            </w:r>
                          </w:p>
                        </w:tc>
                      </w:tr>
                    </w:tbl>
                    <w:p w:rsidR="008C1632" w:rsidRPr="00D43EE7" w:rsidRDefault="008C1632" w:rsidP="008C1632">
                      <w:pPr>
                        <w:pStyle w:val="CETCaption"/>
                        <w:rPr>
                          <w:lang w:val="de-DE"/>
                        </w:rPr>
                      </w:pPr>
                      <w:r>
                        <w:t xml:space="preserve"> Table </w:t>
                      </w:r>
                      <w:r>
                        <w:fldChar w:fldCharType="begin"/>
                      </w:r>
                      <w:r>
                        <w:instrText xml:space="preserve"> SEQ Table \* ARABIC </w:instrText>
                      </w:r>
                      <w:r>
                        <w:fldChar w:fldCharType="separate"/>
                      </w:r>
                      <w:r>
                        <w:rPr>
                          <w:noProof/>
                        </w:rPr>
                        <w:t>1</w:t>
                      </w:r>
                      <w:r>
                        <w:fldChar w:fldCharType="end"/>
                      </w:r>
                      <w:r>
                        <w:t>: Sauce samples</w:t>
                      </w:r>
                    </w:p>
                  </w:txbxContent>
                </v:textbox>
                <w10:wrap type="square" anchorx="margin"/>
              </v:shape>
            </w:pict>
          </mc:Fallback>
        </mc:AlternateContent>
      </w:r>
      <w:r w:rsidR="007C1E9C" w:rsidRPr="00391DC5">
        <w:t>Foam capacit</w:t>
      </w:r>
      <w:r w:rsidR="003F55E1" w:rsidRPr="00391DC5">
        <w:t>y (FC) and Foam stability (FS</w:t>
      </w:r>
      <w:r w:rsidR="003F55E1" w:rsidRPr="00391DC5">
        <w:rPr>
          <w:rStyle w:val="CETBodytextCarattere"/>
        </w:rPr>
        <w:t>)</w:t>
      </w:r>
    </w:p>
    <w:tbl>
      <w:tblPr>
        <w:tblpPr w:leftFromText="180" w:rightFromText="180" w:vertAnchor="page" w:horzAnchor="margin" w:tblpXSpec="right" w:tblpY="7835"/>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8"/>
        <w:gridCol w:w="1134"/>
        <w:gridCol w:w="371"/>
      </w:tblGrid>
      <w:tr w:rsidR="00686313" w:rsidRPr="007E3387" w:rsidTr="00686313">
        <w:tc>
          <w:tcPr>
            <w:tcW w:w="568" w:type="dxa"/>
            <w:tcBorders>
              <w:top w:val="single" w:sz="12" w:space="0" w:color="008000"/>
              <w:bottom w:val="single" w:sz="6" w:space="0" w:color="008000"/>
            </w:tcBorders>
            <w:shd w:val="clear" w:color="auto" w:fill="FFFFFF"/>
          </w:tcPr>
          <w:p w:rsidR="00686313" w:rsidRPr="0046088E" w:rsidRDefault="00686313" w:rsidP="00686313">
            <w:pPr>
              <w:pStyle w:val="CETBodytext"/>
            </w:pPr>
          </w:p>
        </w:tc>
        <w:tc>
          <w:tcPr>
            <w:tcW w:w="1134" w:type="dxa"/>
            <w:tcBorders>
              <w:top w:val="single" w:sz="12" w:space="0" w:color="008000"/>
              <w:bottom w:val="single" w:sz="6" w:space="0" w:color="008000"/>
            </w:tcBorders>
            <w:shd w:val="clear" w:color="auto" w:fill="FFFFFF"/>
          </w:tcPr>
          <w:p w:rsidR="00686313" w:rsidRPr="007E3387" w:rsidRDefault="00686313" w:rsidP="00686313">
            <w:pPr>
              <w:pStyle w:val="CETBodytext"/>
              <w:rPr>
                <w:lang w:val="en-GB"/>
              </w:rPr>
            </w:pPr>
            <w:r w:rsidRPr="007E3387">
              <w:rPr>
                <w:lang w:val="en-GB"/>
              </w:rPr>
              <w:t xml:space="preserve">Sauce </w:t>
            </w:r>
          </w:p>
        </w:tc>
        <w:tc>
          <w:tcPr>
            <w:tcW w:w="371" w:type="dxa"/>
            <w:tcBorders>
              <w:top w:val="single" w:sz="12" w:space="0" w:color="008000"/>
              <w:bottom w:val="single" w:sz="6" w:space="0" w:color="008000"/>
            </w:tcBorders>
            <w:shd w:val="clear" w:color="auto" w:fill="FFFFFF"/>
          </w:tcPr>
          <w:p w:rsidR="00686313" w:rsidRPr="007E3387" w:rsidRDefault="00686313" w:rsidP="00686313">
            <w:pPr>
              <w:pStyle w:val="CETBodytext"/>
              <w:rPr>
                <w:lang w:val="en-GB"/>
              </w:rPr>
            </w:pPr>
            <w:r w:rsidRPr="007E3387">
              <w:rPr>
                <w:lang w:val="en-GB"/>
              </w:rPr>
              <w:t>Abb.</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6 % </w:t>
            </w:r>
          </w:p>
        </w:tc>
        <w:tc>
          <w:tcPr>
            <w:tcW w:w="1134" w:type="dxa"/>
            <w:shd w:val="clear" w:color="auto" w:fill="FFFFFF"/>
          </w:tcPr>
          <w:p w:rsidR="00686313" w:rsidRPr="007E3387" w:rsidRDefault="00686313" w:rsidP="00686313">
            <w:pPr>
              <w:pStyle w:val="CETBodytext"/>
            </w:pPr>
            <w:r w:rsidRPr="007E3387">
              <w:t>SPI, 35 % S</w:t>
            </w:r>
          </w:p>
        </w:tc>
        <w:tc>
          <w:tcPr>
            <w:tcW w:w="371" w:type="dxa"/>
            <w:shd w:val="clear" w:color="auto" w:fill="FFFFFF"/>
          </w:tcPr>
          <w:p w:rsidR="00686313" w:rsidRPr="007E3387" w:rsidRDefault="00686313" w:rsidP="00686313">
            <w:pPr>
              <w:pStyle w:val="CETBodytext"/>
              <w:rPr>
                <w:lang w:val="en-GB"/>
              </w:rPr>
            </w:pPr>
            <w:r w:rsidRPr="007E3387">
              <w:rPr>
                <w:lang w:val="en-GB"/>
              </w:rPr>
              <w:t>S1</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6 % </w:t>
            </w:r>
          </w:p>
        </w:tc>
        <w:tc>
          <w:tcPr>
            <w:tcW w:w="1134" w:type="dxa"/>
            <w:shd w:val="clear" w:color="auto" w:fill="FFFFFF"/>
          </w:tcPr>
          <w:p w:rsidR="00686313" w:rsidRPr="007E3387" w:rsidRDefault="00686313" w:rsidP="00686313">
            <w:pPr>
              <w:pStyle w:val="CETBodytext"/>
            </w:pPr>
            <w:r w:rsidRPr="007E3387">
              <w:t>SPI, 35 % R</w:t>
            </w:r>
          </w:p>
        </w:tc>
        <w:tc>
          <w:tcPr>
            <w:tcW w:w="371" w:type="dxa"/>
            <w:shd w:val="clear" w:color="auto" w:fill="FFFFFF"/>
          </w:tcPr>
          <w:p w:rsidR="00686313" w:rsidRPr="007E3387" w:rsidRDefault="00686313" w:rsidP="00686313">
            <w:pPr>
              <w:pStyle w:val="CETBodytext"/>
              <w:rPr>
                <w:lang w:val="en-GB"/>
              </w:rPr>
            </w:pPr>
            <w:r w:rsidRPr="007E3387">
              <w:rPr>
                <w:lang w:val="en-GB"/>
              </w:rPr>
              <w:t>S2</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7 % </w:t>
            </w:r>
          </w:p>
        </w:tc>
        <w:tc>
          <w:tcPr>
            <w:tcW w:w="1134" w:type="dxa"/>
            <w:shd w:val="clear" w:color="auto" w:fill="FFFFFF"/>
          </w:tcPr>
          <w:p w:rsidR="00686313" w:rsidRPr="007E3387" w:rsidRDefault="00686313" w:rsidP="00686313">
            <w:pPr>
              <w:pStyle w:val="CETBodytext"/>
            </w:pPr>
            <w:r w:rsidRPr="007E3387">
              <w:t xml:space="preserve">SPI, 35 % S    </w:t>
            </w:r>
          </w:p>
        </w:tc>
        <w:tc>
          <w:tcPr>
            <w:tcW w:w="371" w:type="dxa"/>
            <w:shd w:val="clear" w:color="auto" w:fill="FFFFFF"/>
          </w:tcPr>
          <w:p w:rsidR="00686313" w:rsidRPr="007E3387" w:rsidRDefault="00686313" w:rsidP="00686313">
            <w:pPr>
              <w:pStyle w:val="CETBodytext"/>
              <w:rPr>
                <w:lang w:val="en-GB"/>
              </w:rPr>
            </w:pPr>
            <w:r w:rsidRPr="007E3387">
              <w:rPr>
                <w:lang w:val="en-GB"/>
              </w:rPr>
              <w:t>S3</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7 % </w:t>
            </w:r>
          </w:p>
        </w:tc>
        <w:tc>
          <w:tcPr>
            <w:tcW w:w="1134" w:type="dxa"/>
            <w:shd w:val="clear" w:color="auto" w:fill="FFFFFF"/>
          </w:tcPr>
          <w:p w:rsidR="00686313" w:rsidRPr="007E3387" w:rsidRDefault="00686313" w:rsidP="00686313">
            <w:pPr>
              <w:pStyle w:val="CETBodytext"/>
            </w:pPr>
            <w:r w:rsidRPr="007E3387">
              <w:t>SPI, 35 % R</w:t>
            </w:r>
          </w:p>
        </w:tc>
        <w:tc>
          <w:tcPr>
            <w:tcW w:w="371" w:type="dxa"/>
            <w:shd w:val="clear" w:color="auto" w:fill="FFFFFF"/>
          </w:tcPr>
          <w:p w:rsidR="00686313" w:rsidRPr="007E3387" w:rsidRDefault="00686313" w:rsidP="00686313">
            <w:pPr>
              <w:pStyle w:val="CETBodytext"/>
              <w:rPr>
                <w:lang w:val="en-GB"/>
              </w:rPr>
            </w:pPr>
            <w:r w:rsidRPr="007E3387">
              <w:rPr>
                <w:lang w:val="en-GB"/>
              </w:rPr>
              <w:t>S4</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8 % </w:t>
            </w:r>
          </w:p>
        </w:tc>
        <w:tc>
          <w:tcPr>
            <w:tcW w:w="1134" w:type="dxa"/>
            <w:shd w:val="clear" w:color="auto" w:fill="FFFFFF"/>
          </w:tcPr>
          <w:p w:rsidR="00686313" w:rsidRPr="007E3387" w:rsidRDefault="00686313" w:rsidP="00686313">
            <w:pPr>
              <w:pStyle w:val="CETBodytext"/>
            </w:pPr>
            <w:r w:rsidRPr="007E3387">
              <w:t>PPI, 40 % S</w:t>
            </w:r>
          </w:p>
        </w:tc>
        <w:tc>
          <w:tcPr>
            <w:tcW w:w="371" w:type="dxa"/>
            <w:shd w:val="clear" w:color="auto" w:fill="FFFFFF"/>
          </w:tcPr>
          <w:p w:rsidR="00686313" w:rsidRPr="007E3387" w:rsidRDefault="00686313" w:rsidP="00686313">
            <w:pPr>
              <w:pStyle w:val="CETBodytext"/>
              <w:rPr>
                <w:lang w:val="en-GB"/>
              </w:rPr>
            </w:pPr>
            <w:r w:rsidRPr="007E3387">
              <w:rPr>
                <w:lang w:val="en-GB"/>
              </w:rPr>
              <w:t>P1</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8 % </w:t>
            </w:r>
          </w:p>
        </w:tc>
        <w:tc>
          <w:tcPr>
            <w:tcW w:w="1134" w:type="dxa"/>
            <w:shd w:val="clear" w:color="auto" w:fill="FFFFFF"/>
          </w:tcPr>
          <w:p w:rsidR="00686313" w:rsidRPr="007E3387" w:rsidRDefault="00686313" w:rsidP="00686313">
            <w:pPr>
              <w:pStyle w:val="CETBodytext"/>
            </w:pPr>
            <w:r w:rsidRPr="007E3387">
              <w:t>PPI, 40 % R</w:t>
            </w:r>
          </w:p>
        </w:tc>
        <w:tc>
          <w:tcPr>
            <w:tcW w:w="371" w:type="dxa"/>
            <w:shd w:val="clear" w:color="auto" w:fill="FFFFFF"/>
          </w:tcPr>
          <w:p w:rsidR="00686313" w:rsidRPr="007E3387" w:rsidRDefault="00686313" w:rsidP="00686313">
            <w:pPr>
              <w:pStyle w:val="CETBodytext"/>
              <w:rPr>
                <w:lang w:val="en-GB"/>
              </w:rPr>
            </w:pPr>
            <w:r w:rsidRPr="007E3387">
              <w:rPr>
                <w:lang w:val="en-GB"/>
              </w:rPr>
              <w:t>P2</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9 % </w:t>
            </w:r>
          </w:p>
        </w:tc>
        <w:tc>
          <w:tcPr>
            <w:tcW w:w="1134" w:type="dxa"/>
            <w:shd w:val="clear" w:color="auto" w:fill="FFFFFF"/>
          </w:tcPr>
          <w:p w:rsidR="00686313" w:rsidRPr="007E3387" w:rsidRDefault="00686313" w:rsidP="00686313">
            <w:pPr>
              <w:pStyle w:val="CETBodytext"/>
            </w:pPr>
            <w:r w:rsidRPr="007E3387">
              <w:t>PPI, 30 % S</w:t>
            </w:r>
          </w:p>
        </w:tc>
        <w:tc>
          <w:tcPr>
            <w:tcW w:w="371" w:type="dxa"/>
            <w:shd w:val="clear" w:color="auto" w:fill="FFFFFF"/>
          </w:tcPr>
          <w:p w:rsidR="00686313" w:rsidRPr="007E3387" w:rsidRDefault="00686313" w:rsidP="00686313">
            <w:pPr>
              <w:pStyle w:val="CETBodytext"/>
              <w:rPr>
                <w:lang w:val="en-GB"/>
              </w:rPr>
            </w:pPr>
            <w:r w:rsidRPr="007E3387">
              <w:rPr>
                <w:lang w:val="en-GB"/>
              </w:rPr>
              <w:t>P3</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9 % </w:t>
            </w:r>
          </w:p>
        </w:tc>
        <w:tc>
          <w:tcPr>
            <w:tcW w:w="1134" w:type="dxa"/>
            <w:shd w:val="clear" w:color="auto" w:fill="FFFFFF"/>
          </w:tcPr>
          <w:p w:rsidR="00686313" w:rsidRPr="007E3387" w:rsidRDefault="00686313" w:rsidP="00686313">
            <w:pPr>
              <w:pStyle w:val="CETBodytext"/>
            </w:pPr>
            <w:r w:rsidRPr="007E3387">
              <w:t>PPI, 30 % R</w:t>
            </w:r>
          </w:p>
        </w:tc>
        <w:tc>
          <w:tcPr>
            <w:tcW w:w="371" w:type="dxa"/>
            <w:shd w:val="clear" w:color="auto" w:fill="FFFFFF"/>
          </w:tcPr>
          <w:p w:rsidR="00686313" w:rsidRPr="007E3387" w:rsidRDefault="00686313" w:rsidP="00686313">
            <w:pPr>
              <w:pStyle w:val="CETBodytext"/>
              <w:rPr>
                <w:lang w:val="en-GB"/>
              </w:rPr>
            </w:pPr>
            <w:r w:rsidRPr="007E3387">
              <w:rPr>
                <w:lang w:val="en-GB"/>
              </w:rPr>
              <w:t>P4</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10 %  </w:t>
            </w:r>
          </w:p>
        </w:tc>
        <w:tc>
          <w:tcPr>
            <w:tcW w:w="1134" w:type="dxa"/>
            <w:shd w:val="clear" w:color="auto" w:fill="FFFFFF"/>
          </w:tcPr>
          <w:p w:rsidR="00686313" w:rsidRPr="007E3387" w:rsidRDefault="00686313" w:rsidP="00686313">
            <w:pPr>
              <w:pStyle w:val="CETBodytext"/>
            </w:pPr>
            <w:r w:rsidRPr="007E3387">
              <w:t>LPI, 40 % S</w:t>
            </w:r>
          </w:p>
        </w:tc>
        <w:tc>
          <w:tcPr>
            <w:tcW w:w="371" w:type="dxa"/>
            <w:shd w:val="clear" w:color="auto" w:fill="FFFFFF"/>
          </w:tcPr>
          <w:p w:rsidR="00686313" w:rsidRPr="007E3387" w:rsidRDefault="00686313" w:rsidP="00686313">
            <w:pPr>
              <w:pStyle w:val="CETBodytext"/>
              <w:rPr>
                <w:lang w:val="en-GB"/>
              </w:rPr>
            </w:pPr>
            <w:r w:rsidRPr="007E3387">
              <w:rPr>
                <w:lang w:val="en-GB"/>
              </w:rPr>
              <w:t>L1</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10 % </w:t>
            </w:r>
          </w:p>
        </w:tc>
        <w:tc>
          <w:tcPr>
            <w:tcW w:w="1134" w:type="dxa"/>
            <w:shd w:val="clear" w:color="auto" w:fill="FFFFFF"/>
          </w:tcPr>
          <w:p w:rsidR="00686313" w:rsidRPr="007E3387" w:rsidRDefault="00686313" w:rsidP="00686313">
            <w:pPr>
              <w:pStyle w:val="CETBodytext"/>
            </w:pPr>
            <w:r w:rsidRPr="007E3387">
              <w:t xml:space="preserve">LPI, 40 % R </w:t>
            </w:r>
          </w:p>
        </w:tc>
        <w:tc>
          <w:tcPr>
            <w:tcW w:w="371" w:type="dxa"/>
            <w:shd w:val="clear" w:color="auto" w:fill="FFFFFF"/>
          </w:tcPr>
          <w:p w:rsidR="00686313" w:rsidRPr="007E3387" w:rsidRDefault="00686313" w:rsidP="00686313">
            <w:pPr>
              <w:pStyle w:val="CETBodytext"/>
              <w:rPr>
                <w:lang w:val="en-GB"/>
              </w:rPr>
            </w:pPr>
            <w:r w:rsidRPr="007E3387">
              <w:rPr>
                <w:lang w:val="en-GB"/>
              </w:rPr>
              <w:t>L2</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14 % </w:t>
            </w:r>
          </w:p>
        </w:tc>
        <w:tc>
          <w:tcPr>
            <w:tcW w:w="1134" w:type="dxa"/>
            <w:shd w:val="clear" w:color="auto" w:fill="FFFFFF"/>
          </w:tcPr>
          <w:p w:rsidR="00686313" w:rsidRPr="007E3387" w:rsidRDefault="00686313" w:rsidP="00686313">
            <w:pPr>
              <w:pStyle w:val="CETBodytext"/>
            </w:pPr>
            <w:r w:rsidRPr="007E3387">
              <w:t>LPI, 30 % S</w:t>
            </w:r>
          </w:p>
        </w:tc>
        <w:tc>
          <w:tcPr>
            <w:tcW w:w="371" w:type="dxa"/>
            <w:shd w:val="clear" w:color="auto" w:fill="FFFFFF"/>
          </w:tcPr>
          <w:p w:rsidR="00686313" w:rsidRPr="007E3387" w:rsidRDefault="00686313" w:rsidP="00686313">
            <w:pPr>
              <w:pStyle w:val="CETBodytext"/>
              <w:rPr>
                <w:lang w:val="en-GB"/>
              </w:rPr>
            </w:pPr>
            <w:r w:rsidRPr="007E3387">
              <w:rPr>
                <w:lang w:val="en-GB"/>
              </w:rPr>
              <w:t>L3</w:t>
            </w:r>
          </w:p>
        </w:tc>
      </w:tr>
      <w:tr w:rsidR="00686313" w:rsidRPr="007E3387" w:rsidTr="00686313">
        <w:tc>
          <w:tcPr>
            <w:tcW w:w="568" w:type="dxa"/>
            <w:shd w:val="clear" w:color="auto" w:fill="FFFFFF"/>
          </w:tcPr>
          <w:p w:rsidR="00686313" w:rsidRPr="007E3387" w:rsidRDefault="00686313" w:rsidP="00686313">
            <w:pPr>
              <w:pStyle w:val="CETBodytext"/>
            </w:pPr>
            <w:r w:rsidRPr="007E3387">
              <w:t xml:space="preserve">14 % </w:t>
            </w:r>
          </w:p>
        </w:tc>
        <w:tc>
          <w:tcPr>
            <w:tcW w:w="1134" w:type="dxa"/>
            <w:shd w:val="clear" w:color="auto" w:fill="FFFFFF"/>
          </w:tcPr>
          <w:p w:rsidR="00686313" w:rsidRPr="007E3387" w:rsidRDefault="00686313" w:rsidP="00686313">
            <w:pPr>
              <w:pStyle w:val="CETBodytext"/>
            </w:pPr>
            <w:r w:rsidRPr="007E3387">
              <w:t xml:space="preserve">LPI, 30 % R </w:t>
            </w:r>
          </w:p>
        </w:tc>
        <w:tc>
          <w:tcPr>
            <w:tcW w:w="371" w:type="dxa"/>
            <w:shd w:val="clear" w:color="auto" w:fill="FFFFFF"/>
          </w:tcPr>
          <w:p w:rsidR="00686313" w:rsidRPr="007E3387" w:rsidRDefault="00686313" w:rsidP="00686313">
            <w:pPr>
              <w:pStyle w:val="CETBodytext"/>
              <w:rPr>
                <w:lang w:val="en-GB"/>
              </w:rPr>
            </w:pPr>
            <w:r w:rsidRPr="007E3387">
              <w:rPr>
                <w:lang w:val="en-GB"/>
              </w:rPr>
              <w:t>L4</w:t>
            </w:r>
          </w:p>
        </w:tc>
      </w:tr>
    </w:tbl>
    <w:p w:rsidR="006E51F8" w:rsidRDefault="009D25E0" w:rsidP="00A3520A">
      <w:pPr>
        <w:pStyle w:val="CETBodytext"/>
      </w:pPr>
      <w:r w:rsidRPr="00561AEF">
        <w:rPr>
          <w:rStyle w:val="CETheadingxCarattere"/>
          <w:noProof/>
          <w:highlight w:val="magenta"/>
        </w:rPr>
        <mc:AlternateContent>
          <mc:Choice Requires="wpg">
            <w:drawing>
              <wp:anchor distT="0" distB="0" distL="114300" distR="114300" simplePos="0" relativeHeight="251686912" behindDoc="0" locked="0" layoutInCell="1" allowOverlap="1" wp14:anchorId="17C0377D" wp14:editId="441D61DE">
                <wp:simplePos x="0" y="0"/>
                <wp:positionH relativeFrom="margin">
                  <wp:posOffset>55254</wp:posOffset>
                </wp:positionH>
                <wp:positionV relativeFrom="paragraph">
                  <wp:posOffset>1789430</wp:posOffset>
                </wp:positionV>
                <wp:extent cx="3079750" cy="2708476"/>
                <wp:effectExtent l="0" t="0" r="6350" b="0"/>
                <wp:wrapSquare wrapText="bothSides"/>
                <wp:docPr id="17" name="Gruppieren 17"/>
                <wp:cNvGraphicFramePr/>
                <a:graphic xmlns:a="http://schemas.openxmlformats.org/drawingml/2006/main">
                  <a:graphicData uri="http://schemas.microsoft.com/office/word/2010/wordprocessingGroup">
                    <wpg:wgp>
                      <wpg:cNvGrpSpPr/>
                      <wpg:grpSpPr>
                        <a:xfrm>
                          <a:off x="0" y="0"/>
                          <a:ext cx="3079750" cy="2708476"/>
                          <a:chOff x="-31750" y="31750"/>
                          <a:chExt cx="3079750" cy="2584450"/>
                        </a:xfrm>
                      </wpg:grpSpPr>
                      <wps:wsp>
                        <wps:cNvPr id="20" name="Textfeld 20"/>
                        <wps:cNvSpPr txBox="1"/>
                        <wps:spPr>
                          <a:xfrm>
                            <a:off x="0" y="2063750"/>
                            <a:ext cx="3048000" cy="552450"/>
                          </a:xfrm>
                          <a:prstGeom prst="rect">
                            <a:avLst/>
                          </a:prstGeom>
                          <a:solidFill>
                            <a:prstClr val="white"/>
                          </a:solidFill>
                          <a:ln>
                            <a:noFill/>
                          </a:ln>
                        </wps:spPr>
                        <wps:txbx>
                          <w:txbxContent>
                            <w:p w:rsidR="00F60491" w:rsidRPr="009D1FE5" w:rsidRDefault="007E79F8" w:rsidP="003F1BC5">
                              <w:pPr>
                                <w:pStyle w:val="CETCaption"/>
                                <w:rPr>
                                  <w:noProof/>
                                </w:rPr>
                              </w:pPr>
                              <w:r w:rsidRPr="003423B1">
                                <w:t xml:space="preserve">Figure 4a: </w:t>
                              </w:r>
                              <w:r w:rsidR="00F60491" w:rsidRPr="003423B1">
                                <w:t>Consistency index and flow behaviour of reference products and Sauces with SP</w:t>
                              </w:r>
                              <w:r w:rsidR="009F4730">
                                <w:t>I (soy protein isolate)</w:t>
                              </w:r>
                              <w:r w:rsidR="00F60491" w:rsidRPr="003423B1">
                                <w:t>; a</w:t>
                              </w:r>
                              <w:r w:rsidR="003423B1" w:rsidRPr="003423B1">
                                <w:t xml:space="preserve"> </w:t>
                              </w:r>
                              <w:r w:rsidR="00F60491" w:rsidRPr="003423B1">
                                <w:t>= 65</w:t>
                              </w:r>
                              <w:r w:rsidR="00F7217E" w:rsidRPr="003423B1">
                                <w:t xml:space="preserve"> </w:t>
                              </w:r>
                              <w:r w:rsidR="00F60491" w:rsidRPr="003423B1">
                                <w:t>°C, b</w:t>
                              </w:r>
                              <w:r w:rsidR="003423B1" w:rsidRPr="003423B1">
                                <w:t xml:space="preserve"> </w:t>
                              </w:r>
                              <w:r w:rsidR="00F60491" w:rsidRPr="003423B1">
                                <w:t>= 100 °C</w:t>
                              </w:r>
                              <w:r w:rsidR="00F60491">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 name="Grafik 8" descr="C:\Users\fdlt0155\Downloads\K und n kombiniert 1 ohne Titel .jpg"/>
                          <pic:cNvPicPr>
                            <a:picLocks noChangeAspect="1"/>
                          </pic:cNvPicPr>
                        </pic:nvPicPr>
                        <pic:blipFill rotWithShape="1">
                          <a:blip r:embed="rId15">
                            <a:extLst>
                              <a:ext uri="{28A0092B-C50C-407E-A947-70E740481C1C}">
                                <a14:useLocalDpi xmlns:a14="http://schemas.microsoft.com/office/drawing/2010/main" val="0"/>
                              </a:ext>
                            </a:extLst>
                          </a:blip>
                          <a:srcRect l="3504" t="4923"/>
                          <a:stretch/>
                        </pic:blipFill>
                        <pic:spPr bwMode="auto">
                          <a:xfrm>
                            <a:off x="-31750" y="31750"/>
                            <a:ext cx="3067050" cy="21907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7C0377D" id="Gruppieren 17" o:spid="_x0000_s1036" style="position:absolute;left:0;text-align:left;margin-left:4.35pt;margin-top:140.9pt;width:242.5pt;height:213.25pt;z-index:251686912;mso-position-horizontal-relative:margin;mso-width-relative:margin;mso-height-relative:margin" coordorigin="-317,317" coordsize="30797,258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">
                <v:shape id="Textfeld 20" o:spid="_x0000_s1037" type="#_x0000_t202" style="position:absolute;top:20637;width:30480;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F60491" w:rsidRPr="009D1FE5" w:rsidRDefault="007E79F8" w:rsidP="003F1BC5">
                        <w:pPr>
                          <w:pStyle w:val="CETCaption"/>
                          <w:rPr>
                            <w:noProof/>
                          </w:rPr>
                        </w:pPr>
                        <w:r w:rsidRPr="003423B1">
                          <w:t xml:space="preserve">Figure 4a: </w:t>
                        </w:r>
                        <w:r w:rsidR="00F60491" w:rsidRPr="003423B1">
                          <w:t>Consistency index and flow behaviour of reference products and Sauces with SP</w:t>
                        </w:r>
                        <w:r w:rsidR="009F4730">
                          <w:t>I (soy protein isolate)</w:t>
                        </w:r>
                        <w:r w:rsidR="00F60491" w:rsidRPr="003423B1">
                          <w:t>; a</w:t>
                        </w:r>
                        <w:r w:rsidR="003423B1" w:rsidRPr="003423B1">
                          <w:t xml:space="preserve"> </w:t>
                        </w:r>
                        <w:r w:rsidR="00F60491" w:rsidRPr="003423B1">
                          <w:t>= 65</w:t>
                        </w:r>
                        <w:r w:rsidR="00F7217E" w:rsidRPr="003423B1">
                          <w:t xml:space="preserve"> </w:t>
                        </w:r>
                        <w:r w:rsidR="00F60491" w:rsidRPr="003423B1">
                          <w:t>°C, b</w:t>
                        </w:r>
                        <w:r w:rsidR="003423B1" w:rsidRPr="003423B1">
                          <w:t xml:space="preserve"> </w:t>
                        </w:r>
                        <w:r w:rsidR="00F60491" w:rsidRPr="003423B1">
                          <w:t>= 100 °C</w:t>
                        </w:r>
                        <w:r w:rsidR="00F60491">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8" type="#_x0000_t75" style="position:absolute;left:-317;top:317;width:30670;height:2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">
                  <v:imagedata r:id="rId16" o:title="K und n kombiniert 1 ohne Titel " croptop="3226f" cropleft="2296f"/>
                  <v:path arrowok="t"/>
                </v:shape>
                <w10:wrap type="square" anchorx="margin"/>
              </v:group>
            </w:pict>
          </mc:Fallback>
        </mc:AlternateContent>
      </w:r>
      <w:r w:rsidR="007C1E9C" w:rsidRPr="007E3387">
        <w:rPr>
          <w:rStyle w:val="CETBodytextCarattere"/>
        </w:rPr>
        <w:t>In terms of foam capacity, the emulsions have significantly lower</w:t>
      </w:r>
      <w:r w:rsidR="007C1E9C" w:rsidRPr="007E3387">
        <w:t xml:space="preserve"> values (85.</w:t>
      </w:r>
      <w:r w:rsidR="008C1632" w:rsidRPr="008C1632">
        <w:rPr>
          <w:noProof/>
        </w:rPr>
        <w:t xml:space="preserve"> </w:t>
      </w:r>
      <w:r w:rsidR="007C1E9C" w:rsidRPr="007E3387">
        <w:t>83</w:t>
      </w:r>
      <w:r w:rsidR="008F4E43" w:rsidRPr="007E3387">
        <w:t> </w:t>
      </w:r>
      <w:r w:rsidR="007C1E9C" w:rsidRPr="007E3387">
        <w:t>%-160.00</w:t>
      </w:r>
      <w:r w:rsidR="008F4E43" w:rsidRPr="007E3387">
        <w:t> </w:t>
      </w:r>
      <w:r w:rsidR="007C1E9C" w:rsidRPr="007E3387">
        <w:t>%) than the suspensions with water</w:t>
      </w:r>
      <w:r w:rsidR="001D507E" w:rsidRPr="007E3387">
        <w:t xml:space="preserve"> (165.00%-303.33%) </w:t>
      </w:r>
      <w:r w:rsidR="007C1E9C" w:rsidRPr="007E3387">
        <w:t>in relation to</w:t>
      </w:r>
      <w:r w:rsidR="00C13B95" w:rsidRPr="007E3387">
        <w:t xml:space="preserve"> the respective protein isolate</w:t>
      </w:r>
      <w:r w:rsidR="007C1E9C" w:rsidRPr="007E3387">
        <w:t xml:space="preserve"> </w:t>
      </w:r>
      <w:r w:rsidR="004655BD" w:rsidRPr="007E3387">
        <w:t>(</w:t>
      </w:r>
      <w:r w:rsidR="00652C44" w:rsidRPr="007E3387">
        <w:t>Figure 3</w:t>
      </w:r>
      <w:r w:rsidR="007C1E9C" w:rsidRPr="007E3387">
        <w:t xml:space="preserve">). </w:t>
      </w:r>
      <w:r w:rsidR="00DC4FF6">
        <w:t xml:space="preserve"> Lipids displace proteins from </w:t>
      </w:r>
      <w:r w:rsidR="00DC4FF6" w:rsidRPr="00102813">
        <w:t>the gas surface due to their hydrophobicity without being able to form stable films themselves</w:t>
      </w:r>
      <w:r w:rsidR="00DC4FF6">
        <w:t xml:space="preserve"> </w:t>
      </w:r>
      <w:sdt>
        <w:sdtPr>
          <w:alias w:val="Don't edit this field"/>
          <w:tag w:val="CitaviPlaceholder#ad44320f-bac6-4bbd-9c9a-da0e3638c1d7"/>
          <w:id w:val="-1149053176"/>
          <w:placeholder>
            <w:docPart w:val="DefaultPlaceholder_-1854013440"/>
          </w:placeholder>
        </w:sdtPr>
        <w:sdtEndPr/>
        <w:sdtContent>
          <w:r w:rsidR="003D50FC">
            <w:fldChar w:fldCharType="begin"/>
          </w:r>
          <w:r w:rsidR="003D50FC">
            <w:instrText>ADDIN CitaviPlaceholder{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}</w:instrText>
          </w:r>
          <w:r w:rsidR="003D50FC">
            <w:fldChar w:fldCharType="separate"/>
          </w:r>
          <w:r w:rsidR="00FC18EF">
            <w:t>(Belitz et al., 2009)</w:t>
          </w:r>
          <w:r w:rsidR="003D50FC">
            <w:fldChar w:fldCharType="end"/>
          </w:r>
          <w:r w:rsidR="003D50FC">
            <w:t>.</w:t>
          </w:r>
        </w:sdtContent>
      </w:sdt>
      <w:r w:rsidR="003D50FC">
        <w:t xml:space="preserve"> L</w:t>
      </w:r>
      <w:r w:rsidR="007C1E9C" w:rsidRPr="007E3387">
        <w:t>PI has significantly higher FC in all categories compared to SPI and PPI. This is in c</w:t>
      </w:r>
      <w:r w:rsidR="000058CD" w:rsidRPr="007E3387">
        <w:t xml:space="preserve">ontrast with the results of </w:t>
      </w:r>
      <w:sdt>
        <w:sdtPr>
          <w:alias w:val="Don't edit this field"/>
          <w:tag w:val="CitaviPlaceholder#981dc43b-237f-4a85-aa9e-fbf4cd200736"/>
          <w:id w:val="1829403853"/>
          <w:placeholder>
            <w:docPart w:val="DefaultPlaceholder_-1854013440"/>
          </w:placeholder>
        </w:sdtPr>
        <w:sdtEndPr/>
        <w:sdtContent>
          <w:r w:rsidR="00652C44" w:rsidRPr="007E3387">
            <w:fldChar w:fldCharType="begin"/>
          </w:r>
          <w:r w:rsidR="001F7CA1">
            <w:instrText>ADDIN CitaviPlaceholder{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}</w:instrText>
          </w:r>
          <w:r w:rsidR="00652C44" w:rsidRPr="007E3387">
            <w:fldChar w:fldCharType="separate"/>
          </w:r>
          <w:r w:rsidR="00FC18EF">
            <w:t>(Rodríguez-Ambriz et al., 2005)</w:t>
          </w:r>
          <w:r w:rsidR="00652C44" w:rsidRPr="007E3387">
            <w:fldChar w:fldCharType="end"/>
          </w:r>
        </w:sdtContent>
      </w:sdt>
      <w:r w:rsidR="00461F5B" w:rsidRPr="007E3387">
        <w:t xml:space="preserve">. </w:t>
      </w:r>
      <w:r w:rsidR="001F7CA1" w:rsidRPr="001F7CA1">
        <w:t xml:space="preserve">Probably the purification methodology plays a greater role here and positively influences the lupin protein isolate to properties, like low molecular weight, high surface hydrophobicity, good solubility a small net charge in terms of pH, and easy </w:t>
      </w:r>
      <w:r w:rsidR="001F7CA1" w:rsidRPr="001F7CA1">
        <w:rPr>
          <w:rFonts w:cs="Arial"/>
          <w:szCs w:val="18"/>
        </w:rPr>
        <w:t>denaturability,</w:t>
      </w:r>
      <w:r w:rsidR="001F7CA1" w:rsidRPr="001F7CA1">
        <w:t xml:space="preserve"> resulting in better FC</w:t>
      </w:r>
      <w:r w:rsidR="001F7CA1" w:rsidRPr="007E3387">
        <w:rPr>
          <w:rFonts w:cs="Arial"/>
          <w:szCs w:val="18"/>
        </w:rPr>
        <w:t xml:space="preserve"> </w:t>
      </w:r>
      <w:sdt>
        <w:sdtPr>
          <w:rPr>
            <w:rFonts w:cs="Arial"/>
            <w:szCs w:val="18"/>
          </w:rPr>
          <w:alias w:val="Don't edit this field"/>
          <w:tag w:val="CitaviPlaceholder#bbdfa22b-b197-4d7c-9246-d67748430f1a"/>
          <w:id w:val="963851107"/>
          <w:placeholder>
            <w:docPart w:val="B5C05808CE2F4C8FA2E1C2806A500537"/>
          </w:placeholder>
        </w:sdtPr>
        <w:sdtEndPr/>
        <w:sdtContent>
          <w:r w:rsidR="001F7CA1" w:rsidRPr="007E3387">
            <w:rPr>
              <w:rFonts w:cs="Arial"/>
              <w:szCs w:val="18"/>
            </w:rPr>
            <w:fldChar w:fldCharType="begin"/>
          </w:r>
          <w:r w:rsidR="001F7CA1">
            <w:rPr>
              <w:rFonts w:cs="Arial"/>
              <w:szCs w:val="18"/>
            </w:rPr>
            <w:instrText>ADDIN CitaviPlaceholder{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}</w:instrText>
          </w:r>
          <w:r w:rsidR="001F7CA1" w:rsidRPr="007E3387">
            <w:rPr>
              <w:rFonts w:cs="Arial"/>
              <w:szCs w:val="18"/>
            </w:rPr>
            <w:fldChar w:fldCharType="separate"/>
          </w:r>
          <w:r w:rsidR="00FC18EF">
            <w:rPr>
              <w:rFonts w:cs="Arial"/>
              <w:szCs w:val="18"/>
            </w:rPr>
            <w:t>(Belitz et al., 2009)</w:t>
          </w:r>
          <w:r w:rsidR="001F7CA1" w:rsidRPr="007E3387">
            <w:rPr>
              <w:rFonts w:cs="Arial"/>
              <w:szCs w:val="18"/>
            </w:rPr>
            <w:fldChar w:fldCharType="end"/>
          </w:r>
        </w:sdtContent>
      </w:sdt>
      <w:r w:rsidR="001F7CA1" w:rsidRPr="007E3387">
        <w:rPr>
          <w:rFonts w:cs="Arial"/>
          <w:szCs w:val="18"/>
        </w:rPr>
        <w:t>.</w:t>
      </w:r>
      <w:r w:rsidR="001F7CA1">
        <w:t xml:space="preserve"> </w:t>
      </w:r>
      <w:r w:rsidR="00C13B95" w:rsidRPr="007E3387">
        <w:t>Concerning that</w:t>
      </w:r>
      <w:r w:rsidR="007C1E9C" w:rsidRPr="007E3387">
        <w:t xml:space="preserve"> </w:t>
      </w:r>
      <w:sdt>
        <w:sdtPr>
          <w:alias w:val="Don't edit this field"/>
          <w:tag w:val="CitaviPlaceholder#bb108369-e3a0-416b-83a0-68083fde3aff"/>
          <w:id w:val="-797290441"/>
          <w:placeholder>
            <w:docPart w:val="DefaultPlaceholder_-1854013440"/>
          </w:placeholder>
        </w:sdtPr>
        <w:sdtEndPr/>
        <w:sdtContent>
          <w:r w:rsidR="000058CD" w:rsidRPr="007E3387">
            <w:fldChar w:fldCharType="begin"/>
          </w:r>
          <w:r w:rsidR="001F7CA1">
            <w:instrText>ADDIN CitaviPlaceholder{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}</w:instrText>
          </w:r>
          <w:r w:rsidR="000058CD" w:rsidRPr="007E3387">
            <w:fldChar w:fldCharType="separate"/>
          </w:r>
          <w:r w:rsidR="00FC18EF">
            <w:t>(Rodríguez-Ambriz et al., 2005)</w:t>
          </w:r>
          <w:r w:rsidR="000058CD" w:rsidRPr="007E3387">
            <w:fldChar w:fldCharType="end"/>
          </w:r>
        </w:sdtContent>
      </w:sdt>
      <w:r w:rsidR="00461F5B" w:rsidRPr="007E3387">
        <w:t xml:space="preserve"> d</w:t>
      </w:r>
      <w:r w:rsidR="007C1E9C" w:rsidRPr="007E3387">
        <w:t>etermined an FC difference of approximately 400</w:t>
      </w:r>
      <w:r w:rsidR="00A8208B" w:rsidRPr="007E3387">
        <w:t> </w:t>
      </w:r>
      <w:r w:rsidR="007C1E9C" w:rsidRPr="007E3387">
        <w:t>% b</w:t>
      </w:r>
      <w:r w:rsidR="009B5E0C" w:rsidRPr="007E3387">
        <w:t>etween micellar and isoelectric</w:t>
      </w:r>
      <w:r w:rsidR="00D43EE7" w:rsidRPr="007E3387">
        <w:t xml:space="preserve"> </w:t>
      </w:r>
      <w:r w:rsidR="007C1E9C" w:rsidRPr="007E3387">
        <w:t>precipitated SPI at pH 4.</w:t>
      </w:r>
      <w:r w:rsidR="00041B80" w:rsidRPr="007E3387">
        <w:t xml:space="preserve"> </w:t>
      </w:r>
      <w:r w:rsidR="007C1E9C" w:rsidRPr="007E3387">
        <w:t>I</w:t>
      </w:r>
      <w:r w:rsidR="007C1E9C" w:rsidRPr="007E3387">
        <w:rPr>
          <w:rStyle w:val="CETBodytextCarattere"/>
        </w:rPr>
        <w:t>n addition to the foam capacity, t</w:t>
      </w:r>
      <w:r w:rsidR="00D43EE7" w:rsidRPr="007E3387">
        <w:rPr>
          <w:rStyle w:val="CETBodytextCarattere"/>
        </w:rPr>
        <w:t xml:space="preserve">he foam stability also plays an </w:t>
      </w:r>
      <w:r w:rsidR="007C1E9C" w:rsidRPr="007E3387">
        <w:rPr>
          <w:rStyle w:val="CETBodytextCarattere"/>
        </w:rPr>
        <w:t>important role in characterizing the foaming properties in more detail. In contrast to the foam capacity, LPI does not achieve the highest values for the FS. LPI has the lowest value in each case and even the significant</w:t>
      </w:r>
      <w:r w:rsidR="00A8208B" w:rsidRPr="007E3387">
        <w:rPr>
          <w:rStyle w:val="CETBodytextCarattere"/>
        </w:rPr>
        <w:t>ly</w:t>
      </w:r>
      <w:r w:rsidR="007C1E9C" w:rsidRPr="007E3387">
        <w:rPr>
          <w:rStyle w:val="CETBodytextCarattere"/>
        </w:rPr>
        <w:t xml:space="preserve"> lowest for the emulsions. Thus, LPI can form a large interface but not stabilize it for long</w:t>
      </w:r>
      <w:r w:rsidR="00C13B95" w:rsidRPr="007E3387">
        <w:rPr>
          <w:rStyle w:val="CETBodytextCarattere"/>
        </w:rPr>
        <w:t xml:space="preserve"> in comparison to SPI and PPI. </w:t>
      </w:r>
      <w:r w:rsidR="007C1E9C" w:rsidRPr="007E3387">
        <w:t>Furthermore, the emulsions do not always show significa</w:t>
      </w:r>
      <w:r w:rsidR="003F1BC5" w:rsidRPr="007E3387">
        <w:t>ntly lower foam stabilities.</w:t>
      </w:r>
      <w:r w:rsidR="00461F5B" w:rsidRPr="007E3387">
        <w:t xml:space="preserve"> </w:t>
      </w:r>
      <w:r w:rsidR="003F1BC5" w:rsidRPr="007E3387">
        <w:t>Therefore</w:t>
      </w:r>
      <w:r w:rsidR="00461F5B" w:rsidRPr="007E3387">
        <w:t xml:space="preserve">, </w:t>
      </w:r>
      <w:r w:rsidR="007C1E9C" w:rsidRPr="007E3387">
        <w:t>the oil influence</w:t>
      </w:r>
      <w:r w:rsidR="00340595" w:rsidRPr="007E3387">
        <w:t>s</w:t>
      </w:r>
      <w:r w:rsidR="007C1E9C" w:rsidRPr="007E3387">
        <w:t xml:space="preserve"> negatively the </w:t>
      </w:r>
      <w:r w:rsidR="007C1E9C" w:rsidRPr="007E1E09">
        <w:t>fo</w:t>
      </w:r>
      <w:r w:rsidR="007E1E09" w:rsidRPr="007E1E09">
        <w:t xml:space="preserve">am formation but not mandatory </w:t>
      </w:r>
      <w:r w:rsidR="007C1E9C" w:rsidRPr="007E1E09">
        <w:t xml:space="preserve">stability. </w:t>
      </w:r>
      <w:r w:rsidR="007E1E09" w:rsidRPr="007E1E09">
        <w:t xml:space="preserve">In contrast to the suspensions the emulsions </w:t>
      </w:r>
      <w:r w:rsidR="009075AC" w:rsidRPr="007E1E09">
        <w:t>differ significantly from each other (sunflower: PPI with SPI and LPI; rape oil: LPI with SPI and PPI).</w:t>
      </w:r>
    </w:p>
    <w:p w:rsidR="00561AEF" w:rsidRPr="003E468F" w:rsidRDefault="00841DD1" w:rsidP="003E468F">
      <w:pPr>
        <w:pStyle w:val="CETheadingx"/>
        <w:rPr>
          <w:highlight w:val="magenta"/>
        </w:rPr>
      </w:pPr>
      <w:r w:rsidRPr="003E468F">
        <w:rPr>
          <w:rStyle w:val="CETheadingxCarattere"/>
          <w:b/>
        </w:rPr>
        <w:lastRenderedPageBreak/>
        <w:t xml:space="preserve">3.4 </w:t>
      </w:r>
      <w:r w:rsidR="00226C97" w:rsidRPr="003E468F">
        <w:rPr>
          <w:rStyle w:val="CETheadingxCarattere"/>
          <w:b/>
        </w:rPr>
        <w:t>Rheological Meas</w:t>
      </w:r>
      <w:r w:rsidR="0046088E" w:rsidRPr="003E468F">
        <w:rPr>
          <w:rStyle w:val="CETheadingxCarattere"/>
          <w:b/>
        </w:rPr>
        <w:t>urements</w:t>
      </w:r>
      <w:r w:rsidR="0065754F" w:rsidRPr="003E468F">
        <w:rPr>
          <w:rStyle w:val="CETheadingxCarattere"/>
          <w:b/>
        </w:rPr>
        <w:t xml:space="preserve"> </w:t>
      </w:r>
    </w:p>
    <w:p w:rsidR="006E51F8" w:rsidRPr="007E1E09" w:rsidRDefault="00686313" w:rsidP="00A3520A">
      <w:pPr>
        <w:pStyle w:val="CETBodytext"/>
        <w:rPr>
          <w:rStyle w:val="CETBodytextCarattere"/>
        </w:rPr>
      </w:pPr>
      <w:r w:rsidRPr="0046088E">
        <w:rPr>
          <w:rStyle w:val="CETheadingxCarattere"/>
          <w:noProof/>
        </w:rPr>
        <mc:AlternateContent>
          <mc:Choice Requires="wpg">
            <w:drawing>
              <wp:anchor distT="0" distB="0" distL="114300" distR="114300" simplePos="0" relativeHeight="251688960" behindDoc="0" locked="0" layoutInCell="1" allowOverlap="1" wp14:anchorId="364068FA" wp14:editId="600804CD">
                <wp:simplePos x="0" y="0"/>
                <wp:positionH relativeFrom="margin">
                  <wp:posOffset>2530152</wp:posOffset>
                </wp:positionH>
                <wp:positionV relativeFrom="paragraph">
                  <wp:posOffset>102519</wp:posOffset>
                </wp:positionV>
                <wp:extent cx="2990850" cy="2730500"/>
                <wp:effectExtent l="0" t="0" r="0" b="0"/>
                <wp:wrapSquare wrapText="bothSides"/>
                <wp:docPr id="18" name="Gruppieren 18"/>
                <wp:cNvGraphicFramePr/>
                <a:graphic xmlns:a="http://schemas.openxmlformats.org/drawingml/2006/main">
                  <a:graphicData uri="http://schemas.microsoft.com/office/word/2010/wordprocessingGroup">
                    <wpg:wgp>
                      <wpg:cNvGrpSpPr/>
                      <wpg:grpSpPr>
                        <a:xfrm>
                          <a:off x="0" y="0"/>
                          <a:ext cx="2990850" cy="2730500"/>
                          <a:chOff x="0" y="0"/>
                          <a:chExt cx="3105785" cy="2708275"/>
                        </a:xfrm>
                      </wpg:grpSpPr>
                      <wps:wsp>
                        <wps:cNvPr id="12" name="Textfeld 12"/>
                        <wps:cNvSpPr txBox="1"/>
                        <wps:spPr>
                          <a:xfrm>
                            <a:off x="0" y="2114550"/>
                            <a:ext cx="3098800" cy="593725"/>
                          </a:xfrm>
                          <a:prstGeom prst="rect">
                            <a:avLst/>
                          </a:prstGeom>
                          <a:solidFill>
                            <a:prstClr val="white"/>
                          </a:solidFill>
                          <a:ln>
                            <a:noFill/>
                          </a:ln>
                        </wps:spPr>
                        <wps:txbx>
                          <w:txbxContent>
                            <w:p w:rsidR="00F7217E" w:rsidRPr="00DE0E87" w:rsidRDefault="00F7217E" w:rsidP="003423B1">
                              <w:pPr>
                                <w:pStyle w:val="CETCaption"/>
                                <w:rPr>
                                  <w:noProof/>
                                </w:rPr>
                              </w:pPr>
                              <w:r>
                                <w:t>Figure</w:t>
                              </w:r>
                              <w:r w:rsidR="003423B1">
                                <w:t xml:space="preserve"> 4b</w:t>
                              </w:r>
                              <w:r>
                                <w:t>: Concistency index and flow behaviour of sauces with PPI</w:t>
                              </w:r>
                              <w:r w:rsidR="0072543A">
                                <w:t xml:space="preserve"> (pea protein isolate)</w:t>
                              </w:r>
                              <w:r>
                                <w:t xml:space="preserve"> and LPI</w:t>
                              </w:r>
                              <w:r w:rsidR="0072543A">
                                <w:t xml:space="preserve"> (lupin protein isolate)</w:t>
                              </w:r>
                              <w:r>
                                <w:t>; a = 65 °C, b</w:t>
                              </w:r>
                              <w:r w:rsidR="003423B1">
                                <w:t xml:space="preserve"> </w:t>
                              </w:r>
                              <w:r>
                                <w:t>=100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Grafik 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05785" cy="22193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64068FA" id="Gruppieren 18" o:spid="_x0000_s1039" style="position:absolute;left:0;text-align:left;margin-left:199.2pt;margin-top:8.05pt;width:235.5pt;height:215pt;z-index:251688960;mso-position-horizontal-relative:margin;mso-width-relative:margin;mso-height-relative:margin" coordsize="31057,270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">
                <v:shape id="Textfeld 12" o:spid="_x0000_s1040" type="#_x0000_t202" style="position:absolute;top:21145;width:30988;height:5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rsidR="00F7217E" w:rsidRPr="00DE0E87" w:rsidRDefault="00F7217E" w:rsidP="003423B1">
                        <w:pPr>
                          <w:pStyle w:val="CETCaption"/>
                          <w:rPr>
                            <w:noProof/>
                          </w:rPr>
                        </w:pPr>
                        <w:r>
                          <w:t>Figure</w:t>
                        </w:r>
                        <w:r w:rsidR="003423B1">
                          <w:t xml:space="preserve"> 4b</w:t>
                        </w:r>
                        <w:r>
                          <w:t>: Concistency index and flow behaviour of sauces with PPI</w:t>
                        </w:r>
                        <w:r w:rsidR="0072543A">
                          <w:t xml:space="preserve"> (pea protein isolate)</w:t>
                        </w:r>
                        <w:r>
                          <w:t xml:space="preserve"> and LPI</w:t>
                        </w:r>
                        <w:r w:rsidR="0072543A">
                          <w:t xml:space="preserve"> (lupin protein isolate)</w:t>
                        </w:r>
                        <w:r>
                          <w:t>; a = 65 °C, b</w:t>
                        </w:r>
                        <w:r w:rsidR="003423B1">
                          <w:t xml:space="preserve"> </w:t>
                        </w:r>
                        <w:r>
                          <w:t>=100 °C</w:t>
                        </w:r>
                      </w:p>
                    </w:txbxContent>
                  </v:textbox>
                </v:shape>
                <v:shape id="Grafik 9" o:spid="_x0000_s1041" type="#_x0000_t75" style="position:absolute;width:31057;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">
                  <v:imagedata r:id="rId18" o:title=""/>
                  <v:path arrowok="t"/>
                </v:shape>
                <w10:wrap type="square" anchorx="margin"/>
              </v:group>
            </w:pict>
          </mc:Fallback>
        </mc:AlternateContent>
      </w:r>
      <w:r w:rsidR="00561AEF" w:rsidRPr="003E468F">
        <w:t>Throuch the preliminary tests, the sauces described in Table 1 we</w:t>
      </w:r>
      <w:r w:rsidR="003E468F" w:rsidRPr="003E468F">
        <w:t xml:space="preserve">re evaluated as most suitable. </w:t>
      </w:r>
      <w:r w:rsidR="0046088E" w:rsidRPr="003E468F">
        <w:t>However, during the measurements of the flow properties it was found that the samples S3 and S4 have a too solid</w:t>
      </w:r>
      <w:r w:rsidR="00561AEF">
        <w:t xml:space="preserve"> </w:t>
      </w:r>
      <w:r w:rsidR="003E468F">
        <w:t xml:space="preserve">structure. These cannot be detected by the given measurement conditions and therefore there are excluded from </w:t>
      </w:r>
      <w:r w:rsidR="003E468F" w:rsidRPr="00391DC5">
        <w:t>the following evaluation</w:t>
      </w:r>
      <w:r w:rsidR="003E468F">
        <w:t xml:space="preserve">. </w:t>
      </w:r>
      <w:r w:rsidR="003E468F" w:rsidRPr="007E3387">
        <w:rPr>
          <w:rFonts w:cs="Arial"/>
          <w:szCs w:val="18"/>
        </w:rPr>
        <w:t xml:space="preserve">The Herschel Bulkley model turns out to be a good </w:t>
      </w:r>
      <w:r w:rsidR="003E468F" w:rsidRPr="007E3387">
        <w:rPr>
          <w:rStyle w:val="CETBodytextCarattere"/>
        </w:rPr>
        <w:t>approximation model with R² 0.98-1.00.</w:t>
      </w:r>
      <w:r w:rsidR="003E468F" w:rsidRPr="003E468F">
        <w:rPr>
          <w:rStyle w:val="CETBodytextCarattere"/>
        </w:rPr>
        <w:t xml:space="preserve"> </w:t>
      </w:r>
      <w:r w:rsidR="003E468F" w:rsidRPr="007E3387">
        <w:rPr>
          <w:rStyle w:val="CETBodytextCarattere"/>
        </w:rPr>
        <w:t>This has already been observed</w:t>
      </w:r>
      <w:r w:rsidR="003E468F" w:rsidRPr="007E3387">
        <w:rPr>
          <w:rFonts w:cs="Arial"/>
          <w:szCs w:val="18"/>
        </w:rPr>
        <w:t xml:space="preserve"> by other authors in </w:t>
      </w:r>
      <w:r w:rsidR="003E468F" w:rsidRPr="007E3387">
        <w:rPr>
          <w:rStyle w:val="CETBodytextCarattere"/>
        </w:rPr>
        <w:t xml:space="preserve">mustard sauce </w:t>
      </w:r>
      <w:sdt>
        <w:sdtPr>
          <w:rPr>
            <w:rStyle w:val="CETBodytextCarattere"/>
          </w:rPr>
          <w:alias w:val="Don't edit this field"/>
          <w:tag w:val="CitaviPlaceholder#a485cdde-3535-4b3a-a138-5af944dac62c"/>
          <w:id w:val="747927177"/>
          <w:placeholder>
            <w:docPart w:val="674A6E10CBEB4A43B7D710F0DB3E8D8C"/>
          </w:placeholder>
        </w:sdtPr>
        <w:sdtEndPr>
          <w:rPr>
            <w:rStyle w:val="CETBodytextCarattere"/>
          </w:rPr>
        </w:sdtEndPr>
        <w:sdtContent>
          <w:r w:rsidR="003E468F" w:rsidRPr="007E3387">
            <w:rPr>
              <w:rStyle w:val="CETBodytextCarattere"/>
            </w:rPr>
            <w:fldChar w:fldCharType="begin"/>
          </w:r>
          <w:r w:rsidR="003E468F">
            <w:rPr>
              <w:rStyle w:val="CETBodytextCarattere"/>
            </w:rPr>
            <w:instrText>ADDIN CitaviPlaceholder{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}</w:instrText>
          </w:r>
          <w:r w:rsidR="003E468F" w:rsidRPr="007E3387">
            <w:rPr>
              <w:rStyle w:val="CETBodytextCarattere"/>
            </w:rPr>
            <w:fldChar w:fldCharType="separate"/>
          </w:r>
          <w:r w:rsidR="003E468F">
            <w:rPr>
              <w:rStyle w:val="CETBodytextCarattere"/>
            </w:rPr>
            <w:t>(Wang et al., 2016)</w:t>
          </w:r>
          <w:r w:rsidR="003E468F" w:rsidRPr="007E3387">
            <w:rPr>
              <w:rStyle w:val="CETBodytextCarattere"/>
            </w:rPr>
            <w:fldChar w:fldCharType="end"/>
          </w:r>
        </w:sdtContent>
      </w:sdt>
      <w:r w:rsidR="003E468F" w:rsidRPr="007E3387">
        <w:rPr>
          <w:rStyle w:val="CETBodytextCarattere"/>
        </w:rPr>
        <w:t xml:space="preserve"> and meat sauce </w:t>
      </w:r>
      <w:sdt>
        <w:sdtPr>
          <w:rPr>
            <w:rStyle w:val="CETBodytextCarattere"/>
          </w:rPr>
          <w:alias w:val="Don't edit this field"/>
          <w:tag w:val="CitaviPlaceholder#99c27506-d803-41ae-9588-6aa8d14e696d"/>
          <w:id w:val="-1284035150"/>
          <w:placeholder>
            <w:docPart w:val="674A6E10CBEB4A43B7D710F0DB3E8D8C"/>
          </w:placeholder>
        </w:sdtPr>
        <w:sdtEndPr>
          <w:rPr>
            <w:rStyle w:val="CETBodytextCarattere"/>
          </w:rPr>
        </w:sdtEndPr>
        <w:sdtContent>
          <w:r w:rsidR="003E468F" w:rsidRPr="007E3387">
            <w:rPr>
              <w:rStyle w:val="CETBodytextCarattere"/>
            </w:rPr>
            <w:fldChar w:fldCharType="begin"/>
          </w:r>
          <w:r w:rsidR="003E468F">
            <w:rPr>
              <w:rStyle w:val="CETBodytextCarattere"/>
            </w:rPr>
            <w:instrText>ADDIN CitaviPlaceholder{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}</w:instrText>
          </w:r>
          <w:r w:rsidR="003E468F" w:rsidRPr="007E3387">
            <w:rPr>
              <w:rStyle w:val="CETBodytextCarattere"/>
            </w:rPr>
            <w:fldChar w:fldCharType="separate"/>
          </w:r>
          <w:r w:rsidR="003E468F">
            <w:rPr>
              <w:rStyle w:val="CETBodytextCarattere"/>
            </w:rPr>
            <w:t>(Okonkwo et al., 2021)</w:t>
          </w:r>
          <w:r w:rsidR="003E468F" w:rsidRPr="007E3387">
            <w:rPr>
              <w:rStyle w:val="CETBodytextCarattere"/>
            </w:rPr>
            <w:fldChar w:fldCharType="end"/>
          </w:r>
        </w:sdtContent>
      </w:sdt>
      <w:r w:rsidR="003E468F" w:rsidRPr="007E3387">
        <w:rPr>
          <w:rStyle w:val="CETBodytextCarattere"/>
        </w:rPr>
        <w:t>.</w:t>
      </w:r>
      <w:r w:rsidR="003E468F" w:rsidRPr="003E468F">
        <w:rPr>
          <w:rStyle w:val="CETBodytextCarattere"/>
        </w:rPr>
        <w:t xml:space="preserve"> </w:t>
      </w:r>
      <w:r w:rsidR="003E468F" w:rsidRPr="007E3387">
        <w:rPr>
          <w:rStyle w:val="CETBodytextCarattere"/>
        </w:rPr>
        <w:t>Regarding the flow prop</w:t>
      </w:r>
      <w:r w:rsidR="003E468F">
        <w:rPr>
          <w:rStyle w:val="CETBodytextCarattere"/>
        </w:rPr>
        <w:t xml:space="preserve">erties, all sauces </w:t>
      </w:r>
      <w:r w:rsidR="003E468F" w:rsidRPr="007E3387">
        <w:rPr>
          <w:rStyle w:val="CETBodytextCarattere"/>
        </w:rPr>
        <w:t>exhibit shear-thinning behaviour, because all n-values are less than one (Figures 4a and 4b).</w:t>
      </w:r>
      <w:r w:rsidR="003E468F" w:rsidRPr="003E468F">
        <w:rPr>
          <w:rStyle w:val="CETBodytextCarattere"/>
        </w:rPr>
        <w:t xml:space="preserve"> </w:t>
      </w:r>
      <w:r w:rsidR="003E468F" w:rsidRPr="007E3387">
        <w:rPr>
          <w:rStyle w:val="CETBodytextCarattere"/>
        </w:rPr>
        <w:t xml:space="preserve">This flow behaviour was also observed for meat sauces, white sauces and chili sauces at room temperature </w:t>
      </w:r>
      <w:sdt>
        <w:sdtPr>
          <w:rPr>
            <w:rStyle w:val="CETBodytextCarattere"/>
          </w:rPr>
          <w:alias w:val="Don't edit this field"/>
          <w:tag w:val="CitaviPlaceholder#6cd438dd-df54-411b-a5ed-8fd4d11816db"/>
          <w:id w:val="1433392852"/>
          <w:placeholder>
            <w:docPart w:val="6BAEFDF07FC14A5A943F3732AF7F12A5"/>
          </w:placeholder>
        </w:sdtPr>
        <w:sdtEndPr>
          <w:rPr>
            <w:rStyle w:val="CETBodytextCarattere"/>
          </w:rPr>
        </w:sdtEndPr>
        <w:sdtContent>
          <w:r w:rsidR="003E468F" w:rsidRPr="007E3387">
            <w:rPr>
              <w:rStyle w:val="CETBodytextCarattere"/>
            </w:rPr>
            <w:fldChar w:fldCharType="begin"/>
          </w:r>
          <w:r w:rsidR="003E468F">
            <w:rPr>
              <w:rStyle w:val="CETBodytextCarattere"/>
            </w:rPr>
            <w:instrText>ADDIN CitaviPlaceholder{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}</w:instrText>
          </w:r>
          <w:r w:rsidR="003E468F" w:rsidRPr="007E3387">
            <w:rPr>
              <w:rStyle w:val="CETBodytextCarattere"/>
            </w:rPr>
            <w:fldChar w:fldCharType="separate"/>
          </w:r>
          <w:r w:rsidR="003E468F">
            <w:rPr>
              <w:rStyle w:val="CETBodytextCarattere"/>
            </w:rPr>
            <w:t>(Okonkwo et al., 2021; Gamonpilas et al., 2011; Bortnowska et al., 2014)</w:t>
          </w:r>
          <w:r w:rsidR="003E468F" w:rsidRPr="007E3387">
            <w:rPr>
              <w:rStyle w:val="CETBodytextCarattere"/>
            </w:rPr>
            <w:fldChar w:fldCharType="end"/>
          </w:r>
        </w:sdtContent>
      </w:sdt>
      <w:r w:rsidR="00445ABA" w:rsidRPr="007E3387">
        <w:t xml:space="preserve"> </w:t>
      </w:r>
      <w:r w:rsidR="007C1E9C" w:rsidRPr="007E3387">
        <w:rPr>
          <w:rStyle w:val="CETBodytextCarattere"/>
        </w:rPr>
        <w:t>F</w:t>
      </w:r>
      <w:r w:rsidR="00466578">
        <w:rPr>
          <w:rStyle w:val="CETBodytextCarattere"/>
        </w:rPr>
        <w:t>or starch-based sauces (</w:t>
      </w:r>
      <w:r w:rsidR="007C1E9C" w:rsidRPr="007E3387">
        <w:rPr>
          <w:rStyle w:val="CETBodytextCarattere"/>
        </w:rPr>
        <w:t>reference products</w:t>
      </w:r>
      <w:r w:rsidR="00466578">
        <w:rPr>
          <w:rStyle w:val="CETBodytextCarattere"/>
        </w:rPr>
        <w:t>)</w:t>
      </w:r>
      <w:r w:rsidR="007C1E9C" w:rsidRPr="007E3387">
        <w:rPr>
          <w:rStyle w:val="CETBodytextCarattere"/>
        </w:rPr>
        <w:t>, this behavio</w:t>
      </w:r>
      <w:r w:rsidR="0065754F" w:rsidRPr="007E3387">
        <w:rPr>
          <w:rStyle w:val="CETBodytextCarattere"/>
        </w:rPr>
        <w:t>u</w:t>
      </w:r>
      <w:r w:rsidR="007C1E9C" w:rsidRPr="007E3387">
        <w:rPr>
          <w:rStyle w:val="CETBodytextCarattere"/>
        </w:rPr>
        <w:t xml:space="preserve">r can be explained by the disentanglement of polymer chains and its subsequent re-alignment in the direction of flow </w:t>
      </w:r>
      <w:sdt>
        <w:sdtPr>
          <w:rPr>
            <w:rStyle w:val="CETBodytextCarattere"/>
          </w:rPr>
          <w:alias w:val="Don't edit this field"/>
          <w:tag w:val="CitaviPlaceholder#66cbfa8f-e496-41c4-a631-fa03f2c52612"/>
          <w:id w:val="1519967558"/>
          <w:placeholder>
            <w:docPart w:val="FCA4681C7BDD4EAC94FBC41661AACCCE"/>
          </w:placeholder>
        </w:sdtPr>
        <w:sdtEndPr>
          <w:rPr>
            <w:rStyle w:val="CETBodytextCarattere"/>
          </w:rPr>
        </w:sdtEndPr>
        <w:sdtContent>
          <w:r w:rsidR="007C1E9C" w:rsidRPr="007E3387">
            <w:rPr>
              <w:rStyle w:val="CETBodytextCarattere"/>
            </w:rPr>
            <w:fldChar w:fldCharType="begin"/>
          </w:r>
          <w:r w:rsidR="001F7CA1">
            <w:rPr>
              <w:rStyle w:val="CETBodytextCarattere"/>
            </w:rPr>
            <w:instrText>ADDIN CitaviPlaceholder{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}</w:instrText>
          </w:r>
          <w:r w:rsidR="007C1E9C" w:rsidRPr="007E3387">
            <w:rPr>
              <w:rStyle w:val="CETBodytextCarattere"/>
            </w:rPr>
            <w:fldChar w:fldCharType="separate"/>
          </w:r>
          <w:r w:rsidR="00FC18EF">
            <w:rPr>
              <w:rStyle w:val="CETBodytextCarattere"/>
            </w:rPr>
            <w:t>(Hosseini-Parvar et al., 2010)</w:t>
          </w:r>
          <w:r w:rsidR="007C1E9C" w:rsidRPr="007E3387">
            <w:rPr>
              <w:rStyle w:val="CETBodytextCarattere"/>
            </w:rPr>
            <w:fldChar w:fldCharType="end"/>
          </w:r>
          <w:r w:rsidR="007C1E9C" w:rsidRPr="007E3387">
            <w:rPr>
              <w:rStyle w:val="CETBodytextCarattere"/>
            </w:rPr>
            <w:t xml:space="preserve">. </w:t>
          </w:r>
        </w:sdtContent>
      </w:sdt>
      <w:r w:rsidR="007C1E9C" w:rsidRPr="007E3387">
        <w:rPr>
          <w:rStyle w:val="CETBodytextCarattere"/>
        </w:rPr>
        <w:t>Presumably, the protein</w:t>
      </w:r>
      <w:r w:rsidR="007C1E9C" w:rsidRPr="007E3387">
        <w:rPr>
          <w:rFonts w:cs="Arial"/>
          <w:szCs w:val="18"/>
        </w:rPr>
        <w:t xml:space="preserve"> structures also unfold and arrange themselves in the </w:t>
      </w:r>
      <w:r w:rsidR="007C1E9C" w:rsidRPr="007E3387">
        <w:rPr>
          <w:rStyle w:val="CETBodytextCarattere"/>
        </w:rPr>
        <w:t>direction of flow.</w:t>
      </w:r>
      <w:r w:rsidR="007C1E9C" w:rsidRPr="007E3387">
        <w:rPr>
          <w:rFonts w:cs="Arial"/>
          <w:szCs w:val="18"/>
        </w:rPr>
        <w:t xml:space="preserve"> </w:t>
      </w:r>
      <w:r w:rsidR="009C2603" w:rsidRPr="007E3387">
        <w:rPr>
          <w:rStyle w:val="CETBodytextCarattere"/>
        </w:rPr>
        <w:t>Furthermore, there ar</w:t>
      </w:r>
      <w:r w:rsidR="00445ABA" w:rsidRPr="007E3387">
        <w:rPr>
          <w:rStyle w:val="CETBodytextCarattere"/>
        </w:rPr>
        <w:t>e no significant differences in the n-values about</w:t>
      </w:r>
      <w:r w:rsidR="009C2603" w:rsidRPr="007E3387">
        <w:rPr>
          <w:rStyle w:val="CETBodytextCarattere"/>
        </w:rPr>
        <w:t xml:space="preserve"> the</w:t>
      </w:r>
      <w:r w:rsidR="009C2603" w:rsidRPr="007E3387">
        <w:rPr>
          <w:rFonts w:cs="Arial"/>
          <w:szCs w:val="18"/>
        </w:rPr>
        <w:t xml:space="preserve"> heating levels (65</w:t>
      </w:r>
      <w:r w:rsidR="001266E7" w:rsidRPr="007E3387">
        <w:rPr>
          <w:rFonts w:cs="Arial"/>
          <w:szCs w:val="18"/>
        </w:rPr>
        <w:t> </w:t>
      </w:r>
      <w:r w:rsidR="009C2603" w:rsidRPr="007E3387">
        <w:rPr>
          <w:rFonts w:cs="Arial"/>
          <w:szCs w:val="18"/>
        </w:rPr>
        <w:t>°C/100</w:t>
      </w:r>
      <w:r w:rsidR="001266E7" w:rsidRPr="007E3387">
        <w:rPr>
          <w:rFonts w:cs="Arial"/>
          <w:szCs w:val="18"/>
        </w:rPr>
        <w:t> </w:t>
      </w:r>
      <w:r w:rsidR="009C2603" w:rsidRPr="007E3387">
        <w:rPr>
          <w:rFonts w:cs="Arial"/>
          <w:szCs w:val="18"/>
        </w:rPr>
        <w:t xml:space="preserve">°C). This contrasts with the </w:t>
      </w:r>
      <w:r w:rsidR="009C2603" w:rsidRPr="007E3387">
        <w:rPr>
          <w:rStyle w:val="CETBodytextCarattere"/>
        </w:rPr>
        <w:t xml:space="preserve">results of </w:t>
      </w:r>
      <w:sdt>
        <w:sdtPr>
          <w:rPr>
            <w:rStyle w:val="CETBodytextCarattere"/>
          </w:rPr>
          <w:alias w:val="Don't edit this field"/>
          <w:tag w:val="CitaviPlaceholder#ebe2e420-717d-4a42-8cf6-f1af919343e6"/>
          <w:id w:val="1886456639"/>
          <w:placeholder>
            <w:docPart w:val="92C7959302AB4F5E9456F93BDC83B8B6"/>
          </w:placeholder>
        </w:sdtPr>
        <w:sdtEndPr>
          <w:rPr>
            <w:rStyle w:val="CETBodytextCarattere"/>
          </w:rPr>
        </w:sdtEndPr>
        <w:sdtContent>
          <w:r w:rsidR="009C2603" w:rsidRPr="007E3387">
            <w:rPr>
              <w:rStyle w:val="CETBodytextCarattere"/>
            </w:rPr>
            <w:fldChar w:fldCharType="begin"/>
          </w:r>
          <w:r w:rsidR="001F7CA1">
            <w:rPr>
              <w:rStyle w:val="CETBodytextCarattere"/>
            </w:rPr>
            <w:instrText>ADDIN CitaviPlaceholder{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}</w:instrText>
          </w:r>
          <w:r w:rsidR="009C2603" w:rsidRPr="007E3387">
            <w:rPr>
              <w:rStyle w:val="CETBodytextCarattere"/>
            </w:rPr>
            <w:fldChar w:fldCharType="separate"/>
          </w:r>
          <w:r w:rsidR="00FC18EF">
            <w:rPr>
              <w:rStyle w:val="CETBodytextCarattere"/>
            </w:rPr>
            <w:t>(Okonkwo et al., 2021; Koocheki et al., 2009; Sagdic et al., 2015)</w:t>
          </w:r>
          <w:r w:rsidR="009C2603" w:rsidRPr="007E3387">
            <w:rPr>
              <w:rStyle w:val="CETBodytextCarattere"/>
            </w:rPr>
            <w:fldChar w:fldCharType="end"/>
          </w:r>
        </w:sdtContent>
      </w:sdt>
      <w:r w:rsidR="009C2603" w:rsidRPr="007E3387">
        <w:rPr>
          <w:rStyle w:val="CETBodytextCarattere"/>
        </w:rPr>
        <w:t xml:space="preserve">, who studied meat sauce, tomato ketchup and rose hip marmalade. Here, decreasing n-values </w:t>
      </w:r>
      <w:r w:rsidR="0065754F" w:rsidRPr="007E3387">
        <w:rPr>
          <w:rStyle w:val="CETBodytextCarattere"/>
        </w:rPr>
        <w:t xml:space="preserve">were </w:t>
      </w:r>
      <w:r w:rsidR="009C2603" w:rsidRPr="007E3387">
        <w:rPr>
          <w:rStyle w:val="CETBodytextCarattere"/>
        </w:rPr>
        <w:t>observed with increasing temperature and thus the pseudoplastic behavior was enhanced by heating.</w:t>
      </w:r>
      <w:r w:rsidR="00EA39C5" w:rsidRPr="007E3387">
        <w:rPr>
          <w:rStyle w:val="CETBodytextCarattere"/>
        </w:rPr>
        <w:t xml:space="preserve"> </w:t>
      </w:r>
      <w:r w:rsidR="0065754F" w:rsidRPr="007E3387">
        <w:rPr>
          <w:rStyle w:val="CETBodytextCarattere"/>
        </w:rPr>
        <w:t>The sauces</w:t>
      </w:r>
      <w:r w:rsidR="009C2603" w:rsidRPr="007E3387">
        <w:rPr>
          <w:rStyle w:val="CETBodytextCarattere"/>
        </w:rPr>
        <w:t xml:space="preserve"> LA</w:t>
      </w:r>
      <w:r w:rsidR="00C4481C" w:rsidRPr="007E3387">
        <w:rPr>
          <w:rStyle w:val="CETBodytextCarattere"/>
        </w:rPr>
        <w:t xml:space="preserve"> (100</w:t>
      </w:r>
      <w:r w:rsidR="00A30A21" w:rsidRPr="007E3387">
        <w:rPr>
          <w:rStyle w:val="CETBodytextCarattere"/>
        </w:rPr>
        <w:t> </w:t>
      </w:r>
      <w:r w:rsidR="00C4481C" w:rsidRPr="007E3387">
        <w:rPr>
          <w:rStyle w:val="CETBodytextCarattere"/>
        </w:rPr>
        <w:t>°C)</w:t>
      </w:r>
      <w:r w:rsidR="004652BA">
        <w:rPr>
          <w:rStyle w:val="CETBodytextCarattere"/>
        </w:rPr>
        <w:t xml:space="preserve">, </w:t>
      </w:r>
      <w:r w:rsidR="00C4481C" w:rsidRPr="007E3387">
        <w:rPr>
          <w:rStyle w:val="CETBodytextCarattere"/>
        </w:rPr>
        <w:t>S1 (</w:t>
      </w:r>
      <w:r w:rsidR="009C2603" w:rsidRPr="007E3387">
        <w:rPr>
          <w:rStyle w:val="CETBodytextCarattere"/>
        </w:rPr>
        <w:t>65</w:t>
      </w:r>
      <w:r w:rsidR="00A30A21" w:rsidRPr="007E3387">
        <w:rPr>
          <w:rStyle w:val="CETBodytextCarattere"/>
        </w:rPr>
        <w:t> </w:t>
      </w:r>
      <w:r w:rsidR="009C2603" w:rsidRPr="007E3387">
        <w:rPr>
          <w:rStyle w:val="CETBodytextCarattere"/>
        </w:rPr>
        <w:t>°C</w:t>
      </w:r>
      <w:r w:rsidR="004652BA">
        <w:rPr>
          <w:rStyle w:val="CETBodytextCarattere"/>
        </w:rPr>
        <w:t xml:space="preserve">), </w:t>
      </w:r>
      <w:r w:rsidR="00C4481C" w:rsidRPr="007E3387">
        <w:rPr>
          <w:rStyle w:val="CETBodytextCarattere"/>
        </w:rPr>
        <w:t xml:space="preserve">L3 and L4 </w:t>
      </w:r>
      <w:r w:rsidR="009C2603" w:rsidRPr="007E3387">
        <w:rPr>
          <w:rStyle w:val="CETBodytextCarattere"/>
        </w:rPr>
        <w:t xml:space="preserve">differ significantly from </w:t>
      </w:r>
      <w:r w:rsidR="0065754F" w:rsidRPr="007E3387">
        <w:rPr>
          <w:rStyle w:val="CETBodytextCarattere"/>
        </w:rPr>
        <w:t>the animal-based hollandaise</w:t>
      </w:r>
      <w:r w:rsidR="00594935" w:rsidRPr="007E3387">
        <w:rPr>
          <w:rStyle w:val="CETBodytextCarattere"/>
        </w:rPr>
        <w:t xml:space="preserve"> sauce</w:t>
      </w:r>
      <w:r w:rsidR="0065754F" w:rsidRPr="007E3387">
        <w:rPr>
          <w:rStyle w:val="CETBodytextCarattere"/>
        </w:rPr>
        <w:t xml:space="preserve">. </w:t>
      </w:r>
      <w:r w:rsidR="00EA39C5" w:rsidRPr="007E3387">
        <w:rPr>
          <w:rStyle w:val="CETBodytextCarattere"/>
        </w:rPr>
        <w:t xml:space="preserve">The consistency index K </w:t>
      </w:r>
      <w:r w:rsidR="007C1E9C" w:rsidRPr="007E3387">
        <w:rPr>
          <w:rStyle w:val="CETBodytextCarattere"/>
        </w:rPr>
        <w:t>has values ranging from 1.63-24.85 Pas</w:t>
      </w:r>
      <w:r w:rsidR="007C1E9C" w:rsidRPr="007E3387">
        <w:rPr>
          <w:rStyle w:val="CETBodytextCarattere"/>
          <w:vertAlign w:val="superscript"/>
        </w:rPr>
        <w:t>n</w:t>
      </w:r>
      <w:r w:rsidR="007C1E9C" w:rsidRPr="007E3387">
        <w:rPr>
          <w:rStyle w:val="CETBodytextCarattere"/>
        </w:rPr>
        <w:t xml:space="preserve"> </w:t>
      </w:r>
      <w:r w:rsidR="004655BD" w:rsidRPr="007E3387">
        <w:rPr>
          <w:rStyle w:val="CETBodytextCarattere"/>
        </w:rPr>
        <w:t>(</w:t>
      </w:r>
      <w:r w:rsidR="007502B5" w:rsidRPr="007E3387">
        <w:rPr>
          <w:rStyle w:val="CETBodytextCarattere"/>
        </w:rPr>
        <w:t>Fig 4a and 4b</w:t>
      </w:r>
      <w:r w:rsidR="007C1E9C" w:rsidRPr="007E3387">
        <w:rPr>
          <w:rStyle w:val="CETBodytextCarattere"/>
        </w:rPr>
        <w:t xml:space="preserve">). Also </w:t>
      </w:r>
      <w:sdt>
        <w:sdtPr>
          <w:rPr>
            <w:rStyle w:val="CETBodytextCarattere"/>
          </w:rPr>
          <w:alias w:val="Don't edit this field"/>
          <w:tag w:val="CitaviPlaceholder#288a991f-ac64-4393-9b8d-395b33cd2268"/>
          <w:id w:val="-580365864"/>
          <w:placeholder>
            <w:docPart w:val="B23994FCDA47419BA99100B1AA5CAF89"/>
          </w:placeholder>
        </w:sdtPr>
        <w:sdtEndPr>
          <w:rPr>
            <w:rStyle w:val="CETBodytextCarattere"/>
          </w:rPr>
        </w:sdtEndPr>
        <w:sdtContent>
          <w:r w:rsidR="007C1E9C" w:rsidRPr="007E3387">
            <w:rPr>
              <w:rStyle w:val="CETBodytextCarattere"/>
            </w:rPr>
            <w:fldChar w:fldCharType="begin"/>
          </w:r>
          <w:r w:rsidR="001F7CA1">
            <w:rPr>
              <w:rStyle w:val="CETBodytextCarattere"/>
            </w:rPr>
            <w:instrText>ADDIN CitaviPlaceholder{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}</w:instrText>
          </w:r>
          <w:r w:rsidR="007C1E9C" w:rsidRPr="007E3387">
            <w:rPr>
              <w:rStyle w:val="CETBodytextCarattere"/>
            </w:rPr>
            <w:fldChar w:fldCharType="separate"/>
          </w:r>
          <w:r w:rsidR="00FC18EF">
            <w:rPr>
              <w:rStyle w:val="CETBodytextCarattere"/>
            </w:rPr>
            <w:t>(Okonkwo et al., 2021)</w:t>
          </w:r>
          <w:r w:rsidR="007C1E9C" w:rsidRPr="007E3387">
            <w:rPr>
              <w:rStyle w:val="CETBodytextCarattere"/>
            </w:rPr>
            <w:fldChar w:fldCharType="end"/>
          </w:r>
        </w:sdtContent>
      </w:sdt>
      <w:r w:rsidR="007C1E9C" w:rsidRPr="007E3387">
        <w:rPr>
          <w:rStyle w:val="CETBodytextCarattere"/>
        </w:rPr>
        <w:t xml:space="preserve"> obtained similar results </w:t>
      </w:r>
      <w:r w:rsidR="00EA39C5" w:rsidRPr="007E3387">
        <w:rPr>
          <w:rStyle w:val="CETBodytextCarattere"/>
        </w:rPr>
        <w:t xml:space="preserve">except for </w:t>
      </w:r>
      <w:r w:rsidR="007C1E9C" w:rsidRPr="007E3387">
        <w:rPr>
          <w:rStyle w:val="CETBodytextCarattere"/>
        </w:rPr>
        <w:t>one meat sauce. Furthermore, no significant differences are discernible either in terms of the raw materials or</w:t>
      </w:r>
      <w:r w:rsidR="001F153E" w:rsidRPr="007E3387">
        <w:rPr>
          <w:rStyle w:val="CETBodytextCarattere"/>
        </w:rPr>
        <w:t xml:space="preserve"> </w:t>
      </w:r>
      <w:r w:rsidR="007C1E9C" w:rsidRPr="007E3387">
        <w:rPr>
          <w:rStyle w:val="CETBodytextCarattere"/>
        </w:rPr>
        <w:t>the different heating stages. However, it is notice</w:t>
      </w:r>
      <w:r w:rsidR="0065754F" w:rsidRPr="007E3387">
        <w:rPr>
          <w:rStyle w:val="CETBodytextCarattere"/>
        </w:rPr>
        <w:t>able that the animal-based</w:t>
      </w:r>
      <w:r w:rsidR="00594935" w:rsidRPr="007E3387">
        <w:rPr>
          <w:rStyle w:val="CETBodytextCarattere"/>
        </w:rPr>
        <w:t xml:space="preserve"> </w:t>
      </w:r>
      <w:r w:rsidR="007C1E9C" w:rsidRPr="007E3387">
        <w:rPr>
          <w:rStyle w:val="CETBodytextCarattere"/>
        </w:rPr>
        <w:t>sauce</w:t>
      </w:r>
      <w:r w:rsidR="00594935" w:rsidRPr="007E3387">
        <w:rPr>
          <w:rStyle w:val="CETBodytextCarattere"/>
        </w:rPr>
        <w:t xml:space="preserve"> hollandaise </w:t>
      </w:r>
      <w:r w:rsidR="007C1E9C" w:rsidRPr="007E3387">
        <w:rPr>
          <w:rStyle w:val="CETBodytextCarattere"/>
        </w:rPr>
        <w:t>has low values in comparison.</w:t>
      </w:r>
    </w:p>
    <w:p w:rsidR="007C1E9C" w:rsidRPr="007E3387" w:rsidRDefault="007C1E9C" w:rsidP="007C1E9C">
      <w:pPr>
        <w:rPr>
          <w:rFonts w:cs="Arial"/>
          <w:szCs w:val="18"/>
          <w:lang w:val="en-US"/>
        </w:rPr>
      </w:pPr>
      <w:r w:rsidRPr="007E3387">
        <w:rPr>
          <w:rFonts w:cs="Arial"/>
          <w:b/>
          <w:szCs w:val="18"/>
          <w:lang w:val="en-US"/>
        </w:rPr>
        <w:t xml:space="preserve">Conclusion </w:t>
      </w:r>
    </w:p>
    <w:p w:rsidR="004655BD" w:rsidRDefault="00182A2A" w:rsidP="00757C7F">
      <w:pPr>
        <w:pStyle w:val="CETBodytext"/>
      </w:pPr>
      <w:r w:rsidRPr="007E3387">
        <w:t xml:space="preserve">The functional properties of plant proteins are influenced </w:t>
      </w:r>
      <w:r w:rsidR="001364BA" w:rsidRPr="007E3387">
        <w:t xml:space="preserve">not only </w:t>
      </w:r>
      <w:r w:rsidRPr="007E3387">
        <w:t>by the variety itself but also by extrinsic factors, such as the prevailing pH</w:t>
      </w:r>
      <w:r w:rsidR="001364BA" w:rsidRPr="007E3387">
        <w:t>-value.</w:t>
      </w:r>
      <w:r w:rsidRPr="007E3387">
        <w:t xml:space="preserve"> </w:t>
      </w:r>
      <w:r w:rsidR="007C1E9C" w:rsidRPr="007E3387">
        <w:t xml:space="preserve">Furthermore, factors </w:t>
      </w:r>
      <w:r w:rsidR="00841DD1">
        <w:t xml:space="preserve">like </w:t>
      </w:r>
      <w:r w:rsidR="007C1E9C" w:rsidRPr="007E3387">
        <w:t xml:space="preserve">purification methodology and genotype also play a major role. </w:t>
      </w:r>
      <w:r w:rsidR="00594935" w:rsidRPr="007E3387">
        <w:t>Therefore, functional properties should always be evaluated in t</w:t>
      </w:r>
      <w:r w:rsidR="00573AB4" w:rsidRPr="007E3387">
        <w:t>he context of the above factors</w:t>
      </w:r>
      <w:r w:rsidR="00594935" w:rsidRPr="007E3387">
        <w:t xml:space="preserve">. </w:t>
      </w:r>
      <w:r w:rsidR="001364BA" w:rsidRPr="007E3387">
        <w:t xml:space="preserve">More in-depth measurements are needed (oil/protein proportions, other protein raw materials, and the sensory properties) to better evaluate the potential of vegetable proteins for the product application Hollandaise sauce. In addition, a classic hollandaise sauce contains lemon juice or vinegar, which changes the pH value. Because of this, the factor of the pH-value should be included in the measurements to imitate a hollandaise sauce as best as possible. </w:t>
      </w:r>
      <w:r w:rsidR="007C1E9C" w:rsidRPr="007E3387">
        <w:t>Nevertheless, vegetabl</w:t>
      </w:r>
      <w:r w:rsidR="001364BA" w:rsidRPr="007E3387">
        <w:t xml:space="preserve">e proteins show the </w:t>
      </w:r>
      <w:r w:rsidR="007C1E9C" w:rsidRPr="007E3387">
        <w:t>potential to act</w:t>
      </w:r>
      <w:r w:rsidR="00594935" w:rsidRPr="007E3387">
        <w:t xml:space="preserve"> as a structuring substance in h</w:t>
      </w:r>
      <w:r w:rsidR="007C1E9C" w:rsidRPr="007E3387">
        <w:t>ollandaise sauce products.</w:t>
      </w:r>
    </w:p>
    <w:p w:rsidR="005C2DF9" w:rsidRPr="007E3387" w:rsidRDefault="005C2DF9" w:rsidP="00757C7F">
      <w:pPr>
        <w:pStyle w:val="CETBodytext"/>
      </w:pPr>
    </w:p>
    <w:sdt>
      <w:sdtPr>
        <w:rPr>
          <w:b/>
        </w:rPr>
        <w:tag w:val="CitaviBibliography"/>
        <w:id w:val="-1899431740"/>
        <w:placeholder>
          <w:docPart w:val="DefaultPlaceholder_-1854013440"/>
        </w:placeholder>
      </w:sdtPr>
      <w:sdtEndPr>
        <w:rPr>
          <w:b w:val="0"/>
        </w:rPr>
      </w:sdtEndPr>
      <w:sdtContent>
        <w:p w:rsidR="003957E3" w:rsidRDefault="00270E85" w:rsidP="009D25E0">
          <w:pPr>
            <w:pStyle w:val="CETReferencetext"/>
            <w:rPr>
              <w:b/>
            </w:rPr>
          </w:pPr>
          <w:r w:rsidRPr="007E3387">
            <w:rPr>
              <w:b/>
            </w:rPr>
            <w:fldChar w:fldCharType="begin"/>
          </w:r>
          <w:r w:rsidRPr="007E3387">
            <w:instrText>ADDIN CitaviBibliography</w:instrText>
          </w:r>
          <w:r w:rsidRPr="007E3387">
            <w:rPr>
              <w:b/>
            </w:rPr>
            <w:fldChar w:fldCharType="separate"/>
          </w:r>
          <w:r w:rsidR="003957E3">
            <w:rPr>
              <w:b/>
            </w:rPr>
            <w:t>References</w:t>
          </w:r>
        </w:p>
        <w:p w:rsidR="003957E3" w:rsidRDefault="003957E3" w:rsidP="009D25E0">
          <w:pPr>
            <w:pStyle w:val="CETReferencetext"/>
          </w:pPr>
          <w:bookmarkStart w:id="1" w:name="_CTVL0016116c6b3a9aa4236873d7e003c7abea8"/>
          <w:r>
            <w:t>Belitz H. D., Grosch W.,Schieberle P., 2009, Food Chemistry</w:t>
          </w:r>
        </w:p>
        <w:p w:rsidR="003957E3" w:rsidRDefault="003957E3" w:rsidP="009D25E0">
          <w:pPr>
            <w:pStyle w:val="CETReferencetext"/>
          </w:pPr>
          <w:bookmarkStart w:id="2" w:name="_CTVL001aa07aeadfdfc43018a2d3baa4b0662b4"/>
          <w:bookmarkEnd w:id="1"/>
          <w:r>
            <w:t>Beuchat L. R., 1977, Functional and electrophoretic characteristics of succinylated peanut flour protein, Journal of agricultural and food chemistry, 25, 258–261</w:t>
          </w:r>
        </w:p>
        <w:p w:rsidR="003957E3" w:rsidRDefault="003957E3" w:rsidP="009D25E0">
          <w:pPr>
            <w:pStyle w:val="CETReferencetext"/>
          </w:pPr>
          <w:bookmarkStart w:id="3" w:name="_CTVL0016ffe6ec0b43040bf9ad5775fb234b846"/>
          <w:bookmarkEnd w:id="2"/>
          <w:r>
            <w:t>Bortnowska G., Balejko J., Schube V., Tokarczyk G., Krzemińska N.,Mojka K., 2014, Stability and physicochemical properties of model salad dressings prepared with pregelatinized potato starch, Carbohydrate polymers, 111, 624–632</w:t>
          </w:r>
        </w:p>
        <w:p w:rsidR="003957E3" w:rsidRDefault="003957E3" w:rsidP="009D25E0">
          <w:pPr>
            <w:pStyle w:val="CETReferencetext"/>
          </w:pPr>
          <w:bookmarkStart w:id="4" w:name="_CTVL0018c1a7a21d6114d6ea5df1f105c3c2434"/>
          <w:bookmarkEnd w:id="3"/>
          <w:r>
            <w:t>Damodaran S., 2005, Protein Stabilization of Emulsions and Foams, Jornal of Food Science, 70, R54-R66</w:t>
          </w:r>
        </w:p>
        <w:p w:rsidR="003957E3" w:rsidRDefault="003957E3" w:rsidP="009D25E0">
          <w:pPr>
            <w:pStyle w:val="CETReferencetext"/>
          </w:pPr>
          <w:bookmarkStart w:id="5" w:name="_CTVL001039cac23b8d0406397e5deb934a0566a"/>
          <w:bookmarkEnd w:id="4"/>
          <w:r>
            <w:t>El-Adawy T. A., Rahma E. H.,El-Bedawey,A.A., Gafar, A.F., 2001, Nutritional potential and functional properties of sweet and bitter lupin seed protein isolates, Food chemistry, 74, 455–462</w:t>
          </w:r>
        </w:p>
        <w:p w:rsidR="003957E3" w:rsidRDefault="003957E3" w:rsidP="009D25E0">
          <w:pPr>
            <w:pStyle w:val="CETReferencetext"/>
          </w:pPr>
          <w:bookmarkStart w:id="6" w:name="_CTVL0019438c81cc5bf4eb0b89714e4caec5507"/>
          <w:bookmarkEnd w:id="5"/>
          <w:r>
            <w:t>Fuhrmeister H.,Meuser F., 2003, Impact of processing on functional properties of protein products from wrinkled peas, Journal of Food Engineering, 56, 119–129</w:t>
          </w:r>
        </w:p>
        <w:p w:rsidR="003957E3" w:rsidRDefault="003957E3" w:rsidP="009D25E0">
          <w:pPr>
            <w:pStyle w:val="CETReferencetext"/>
          </w:pPr>
          <w:bookmarkStart w:id="7" w:name="_CTVL001378fa9eb48a64fba82102b696259f34d"/>
          <w:bookmarkEnd w:id="6"/>
          <w:r>
            <w:t>Gamonpilas C., Pongjaruvat W., Fuongfuchat A., Methacanon P., Seetapan N.,Thamjedsada N., 2011, Physicochemical and rheological characteristics of commercial chili sauces as thickened by modified starch or modified starch/xanthan mixture, Journal of Food Engineering, 2, 233–240</w:t>
          </w:r>
        </w:p>
        <w:p w:rsidR="003957E3" w:rsidRDefault="003957E3" w:rsidP="009D25E0">
          <w:pPr>
            <w:pStyle w:val="CETReferencetext"/>
          </w:pPr>
          <w:bookmarkStart w:id="8" w:name="_CTVL001c828851890a64818a6bc5cc8f66806ea"/>
          <w:bookmarkEnd w:id="7"/>
          <w:r>
            <w:lastRenderedPageBreak/>
            <w:t>Gorissen S. H. M., Crombag J. J. R., Joan M. G. S., Waterval W. A. H., Bierau J., Verdijk L. B.,van Loon, L. J. C., 2018, Protein content and amino acid composition of commercially available plant-based protein isolates, Amino acids, 12, 1685–1695</w:t>
          </w:r>
        </w:p>
        <w:p w:rsidR="003957E3" w:rsidRDefault="003957E3" w:rsidP="009D25E0">
          <w:pPr>
            <w:pStyle w:val="CETReferencetext"/>
          </w:pPr>
          <w:bookmarkStart w:id="9" w:name="_CTVL00157717609bee74c31b08391519c43eea4"/>
          <w:bookmarkEnd w:id="8"/>
          <w:r>
            <w:t>Gu X., Campbell L. J.,Euston S. R., 2009, Effects of different oils on the properties of soy protein isolate emulsions and gels, Food Research International, 8, 925–932</w:t>
          </w:r>
        </w:p>
        <w:p w:rsidR="003957E3" w:rsidRDefault="003957E3" w:rsidP="009D25E0">
          <w:pPr>
            <w:pStyle w:val="CETReferencetext"/>
          </w:pPr>
          <w:bookmarkStart w:id="10" w:name="_CTVL00196051a96d1cd4e3c9120cc59d2925f86"/>
          <w:bookmarkEnd w:id="9"/>
          <w:r>
            <w:t>Heng L., van Koningsveld G.A., Gruppen H., van Boekel M.A.J.S., Vincken J.-P., Roozen J.P.,Voragen A.G.J., 2004, Protein–flavour interactions in relation to development of novel protein foods, Trends in Food Science &amp; Technology, 3-4, 217–224</w:t>
          </w:r>
        </w:p>
        <w:p w:rsidR="003957E3" w:rsidRDefault="003957E3" w:rsidP="009D25E0">
          <w:pPr>
            <w:pStyle w:val="CETReferencetext"/>
          </w:pPr>
          <w:bookmarkStart w:id="11" w:name="_CTVL0017159fa4872d8470f905b48b4bed772bb"/>
          <w:bookmarkEnd w:id="10"/>
          <w:r>
            <w:t>Hopia A., Sillanpää M.,Tuomisto M., 2013, Hollandaise sauce and the chemistry behind old and new preparation techniques, LUMAT, 2, 189–195</w:t>
          </w:r>
        </w:p>
        <w:p w:rsidR="003957E3" w:rsidRDefault="003957E3" w:rsidP="009D25E0">
          <w:pPr>
            <w:pStyle w:val="CETReferencetext"/>
          </w:pPr>
          <w:bookmarkStart w:id="12" w:name="_CTVL0017b6e2f10bc274f52a2addf409eab2ff2"/>
          <w:bookmarkEnd w:id="11"/>
          <w:r>
            <w:t>Hosseini-Parvar S. H., Matia-Merino L., Goh K.K.T., Razavi S.M.A.,Mortazavi S. A., 2010, Steady shear flow behavior of gum extracted from Ocimum basilicum L. seed: Effect of concentration and temperature, Journal of Food Engineering, 3, 236–243</w:t>
          </w:r>
        </w:p>
        <w:p w:rsidR="003957E3" w:rsidRDefault="003957E3" w:rsidP="009D25E0">
          <w:pPr>
            <w:pStyle w:val="CETReferencetext"/>
          </w:pPr>
          <w:bookmarkStart w:id="13" w:name="_CTVL001352ecbe7a0734f6f8085a2bfc78d7a1a"/>
          <w:bookmarkEnd w:id="12"/>
          <w:r>
            <w:t>Ibanoglu E.,Erçelebi E. A., 2007, Thermal denaturation and functional properties of egg proteins in the presence of hydrocolloid gums, Food chemistry, 2, 626–633</w:t>
          </w:r>
        </w:p>
        <w:p w:rsidR="003957E3" w:rsidRDefault="003957E3" w:rsidP="009D25E0">
          <w:pPr>
            <w:pStyle w:val="CETReferencetext"/>
          </w:pPr>
          <w:bookmarkStart w:id="14" w:name="_CTVL0017ee652c0d80448d8b075ff9fa937b4ce"/>
          <w:bookmarkEnd w:id="13"/>
          <w:r>
            <w:t>Kinsella J. E., 1979, Functional properties of soy proteins, Journal of japan oil chemists' society, 56, 242–257</w:t>
          </w:r>
        </w:p>
        <w:p w:rsidR="003957E3" w:rsidRDefault="003957E3" w:rsidP="009D25E0">
          <w:pPr>
            <w:pStyle w:val="CETReferencetext"/>
          </w:pPr>
          <w:bookmarkStart w:id="15" w:name="_CTVL001e4d13d2a7bf84d1aab9f9fdf3a750e71"/>
          <w:bookmarkEnd w:id="14"/>
          <w:r>
            <w:t>Kiosseoglou V., 2003, Egg yolk protein gels and emulsions, Current Opinion in Colloid &amp; Interface Science, 4-5, 365–370</w:t>
          </w:r>
        </w:p>
        <w:p w:rsidR="003957E3" w:rsidRDefault="003957E3" w:rsidP="009D25E0">
          <w:pPr>
            <w:pStyle w:val="CETReferencetext"/>
          </w:pPr>
          <w:bookmarkStart w:id="16" w:name="_CTVL001348c199509614769ade018ddb87ae354"/>
          <w:bookmarkEnd w:id="15"/>
          <w:r>
            <w:t>Koocheki A., Ghandi, A. Razavi, S. M. A., Mortazavi S. A.,Vasiljevic T., 2009, The rheological properties of ketchup as a function of different hydrocolloids and temperature, International Journal of Food Science &amp; Technology, 3, 596–602</w:t>
          </w:r>
        </w:p>
        <w:p w:rsidR="003957E3" w:rsidRDefault="003957E3" w:rsidP="009D25E0">
          <w:pPr>
            <w:pStyle w:val="CETReferencetext"/>
          </w:pPr>
          <w:bookmarkStart w:id="17" w:name="_CTVL0015cfddba42b2a471582f2a7464162d850"/>
          <w:bookmarkEnd w:id="16"/>
          <w:r>
            <w:t>Lam A. C. Y., Can Karaca A., Tyler R. T.,Nickerson M. T., 2018, Pea protein isolates: Structure, extraction, and functionality, Food Reviews International, 2, 126–147</w:t>
          </w:r>
        </w:p>
        <w:p w:rsidR="003957E3" w:rsidRDefault="003957E3" w:rsidP="009D25E0">
          <w:pPr>
            <w:pStyle w:val="CETReferencetext"/>
          </w:pPr>
          <w:bookmarkStart w:id="18" w:name="_CTVL001efe6ced6f0e54bd288f32dc0ae0a2040"/>
          <w:bookmarkEnd w:id="17"/>
          <w:r>
            <w:t>Lo B., Kasapis S.,Farahnaky A., 2021, Lupin protein: Isolation and techno-functional properties, a review, Food Hydrocolloids, 3, 106318</w:t>
          </w:r>
        </w:p>
        <w:p w:rsidR="003957E3" w:rsidRDefault="003957E3" w:rsidP="009D25E0">
          <w:pPr>
            <w:pStyle w:val="CETReferencetext"/>
          </w:pPr>
          <w:bookmarkStart w:id="19" w:name="_CTVL0016a39e6efe20747fc8713cf205b462424"/>
          <w:bookmarkEnd w:id="18"/>
          <w:r>
            <w:t>Muranyi I. S., Otto C., Pickardt C., Osen R., Koehler P.,Schweiggert-Weisz U., 2016, Influence of the Isolation Method on the Technofunctional Properties of Protein Isolates from Lupinus angustifolius L, Journal of food science, 11, C2656-C2663</w:t>
          </w:r>
        </w:p>
        <w:p w:rsidR="003957E3" w:rsidRDefault="003957E3" w:rsidP="009D25E0">
          <w:pPr>
            <w:pStyle w:val="CETReferencetext"/>
          </w:pPr>
          <w:bookmarkStart w:id="20" w:name="_CTVL0018d18762c092b43c6805f481c9cd5a04d"/>
          <w:bookmarkEnd w:id="19"/>
          <w:r>
            <w:t>Okonkwo V. C., Mba O. I., Kwofie E. M.,Ngadi M. O., 2021, Rheological Properties of Meat Sauces as Influenced by Temperature, Food and Bioprocess Technology, 11, 2146–2160</w:t>
          </w:r>
        </w:p>
        <w:p w:rsidR="003957E3" w:rsidRDefault="003957E3" w:rsidP="009D25E0">
          <w:pPr>
            <w:pStyle w:val="CETReferencetext"/>
          </w:pPr>
          <w:bookmarkStart w:id="21" w:name="_CTVL001c2db7ecb26f2434fb55e3a36c7e448a9"/>
          <w:bookmarkEnd w:id="20"/>
          <w:r>
            <w:t>Pearce K. N.,Kinsella J. E., 1978, Emulsifying properties of proteins: evaluation of a turbidimetric technique, Journal of agricultural and food chemistry, 26, 716–722</w:t>
          </w:r>
        </w:p>
        <w:p w:rsidR="003957E3" w:rsidRDefault="003957E3" w:rsidP="009D25E0">
          <w:pPr>
            <w:pStyle w:val="CETReferencetext"/>
          </w:pPr>
          <w:bookmarkStart w:id="22" w:name="_CTVL001ee7620ef077141abad7e7750e9c81f43"/>
          <w:bookmarkEnd w:id="21"/>
          <w:r>
            <w:t>Rodríguez-Ambriz S. L., Martínez-Ayala A. L., Millán F.,Dávila-Ortíz G., 2005, Composition and functional properties of Lupinus campestris protein isolates, Plant Foods for Human Nutrition, 3, 99–107</w:t>
          </w:r>
        </w:p>
        <w:p w:rsidR="003957E3" w:rsidRDefault="003957E3" w:rsidP="009D25E0">
          <w:pPr>
            <w:pStyle w:val="CETReferencetext"/>
          </w:pPr>
          <w:bookmarkStart w:id="23" w:name="_CTVL0014ef3bb8936bf478fbc5a22897c6caf1d"/>
          <w:bookmarkEnd w:id="22"/>
          <w:r>
            <w:t>Sagdic O., Toker O. S., P. B., A. M.,Y. M. T., 2015, Bioactive and rheological properties of rose hip marmalade, Journal of food science and technology, 10, 6465–6474</w:t>
          </w:r>
        </w:p>
        <w:p w:rsidR="003957E3" w:rsidRDefault="003957E3" w:rsidP="009D25E0">
          <w:pPr>
            <w:pStyle w:val="CETReferencetext"/>
          </w:pPr>
          <w:bookmarkStart w:id="24" w:name="_CTVL0018f1fa926cb3846b1a6bc05828cd28c4e"/>
          <w:bookmarkEnd w:id="23"/>
          <w:r>
            <w:t>Sanjeewa T. W. G., Wanasundara J. P.D., Pietrasik Z.,Shand P. J., 2010, Characterization of chickpea (Cicer arietinum L.) flours and application in low-fat pork bologna as a model system, Food Research International, 2, 617–626</w:t>
          </w:r>
        </w:p>
        <w:p w:rsidR="003957E3" w:rsidRDefault="003957E3" w:rsidP="009D25E0">
          <w:pPr>
            <w:pStyle w:val="CETReferencetext"/>
          </w:pPr>
          <w:bookmarkStart w:id="25" w:name="_CTVL0012e093d89048a4dfc817e241a1b9f0e01"/>
          <w:bookmarkEnd w:id="24"/>
          <w:r>
            <w:t>Sha L.,Xiong Y. L., 2020, Plant protein-based alternatives of reconstructed meat: Science, technology, and challenges, Trends in Food Science &amp; Technology, suppl_3, 51–61</w:t>
          </w:r>
        </w:p>
        <w:p w:rsidR="003957E3" w:rsidRDefault="003957E3" w:rsidP="009D25E0">
          <w:pPr>
            <w:pStyle w:val="CETReferencetext"/>
          </w:pPr>
          <w:bookmarkStart w:id="26" w:name="_CTVL0010936e259615e4ac18f13de92aee453e9"/>
          <w:bookmarkEnd w:id="25"/>
          <w:r>
            <w:t>Shrestha S., Leonie van 't Hag, Haritos V. S.,Dhital S., 2021, Lupin proteins: Structure, isolation and application, Trends in Food Science &amp; Technology, 928–939</w:t>
          </w:r>
        </w:p>
        <w:p w:rsidR="003957E3" w:rsidRDefault="003957E3" w:rsidP="009D25E0">
          <w:pPr>
            <w:pStyle w:val="CETReferencetext"/>
          </w:pPr>
          <w:bookmarkStart w:id="27" w:name="_CTVL00101f10ebaa12d4020acf1d5ff401604f3"/>
          <w:bookmarkEnd w:id="26"/>
          <w:r>
            <w:t>Siebeck W., 1990, Cooking school for the demanding (in German)</w:t>
          </w:r>
        </w:p>
        <w:p w:rsidR="003957E3" w:rsidRDefault="003957E3" w:rsidP="009D25E0">
          <w:pPr>
            <w:pStyle w:val="CETReferencetext"/>
          </w:pPr>
          <w:bookmarkStart w:id="28" w:name="_CTVL001bca58b907d7b4e688a0d0ee5e5c18a17"/>
          <w:bookmarkEnd w:id="27"/>
          <w:r>
            <w:t>Soetrisno U. S. S.,Holmes Z. A., 1992, Functional properties of acid and salt extracted proteins of yellow peas (Pisum sativum L. Miranda), Journal of agricultural and food chemistry, 40, 975–980</w:t>
          </w:r>
        </w:p>
        <w:p w:rsidR="003957E3" w:rsidRDefault="003957E3" w:rsidP="009D25E0">
          <w:pPr>
            <w:pStyle w:val="CETReferencetext"/>
          </w:pPr>
          <w:bookmarkStart w:id="29" w:name="_CTVL0010a8f745a0bd743548dd5eca2eb48c434"/>
          <w:bookmarkEnd w:id="28"/>
          <w:r>
            <w:t>Tomotake H., Shimaoka I., Kayashita J., Nakajoh M.,Kato N., 2002, Physicochemical and functional properties of buckwheat protein product, Journal of agricultural and food chemistry, 7, 2125–2129</w:t>
          </w:r>
        </w:p>
        <w:p w:rsidR="003957E3" w:rsidRDefault="003957E3" w:rsidP="009D25E0">
          <w:pPr>
            <w:pStyle w:val="CETReferencetext"/>
          </w:pPr>
          <w:bookmarkStart w:id="30" w:name="_CTVL00190bf7a58a3de411fabae60a605c30989"/>
          <w:bookmarkEnd w:id="29"/>
          <w:r>
            <w:t>Tsumura K., Saito T., Tsuge K., Ashida H., Kugimiya W.,Inouye K., 2005, Functional properties of soy protein hydrolysates obtained by selective proteolysis, LWT - Food Science and Technology, 3, 255–261</w:t>
          </w:r>
        </w:p>
        <w:p w:rsidR="003957E3" w:rsidRDefault="003957E3" w:rsidP="009D25E0">
          <w:pPr>
            <w:pStyle w:val="CETReferencetext"/>
          </w:pPr>
          <w:bookmarkStart w:id="31" w:name="_CTVL0010d07b4c3d34c4db28468f9bb8b9289f9"/>
          <w:bookmarkEnd w:id="30"/>
          <w:r>
            <w:t>Wang T., Zhang M., Fang Z., Liu Y.,Gao Z., 2016, Rheological, Textural and Flavour Properties of Yellow Mustard Sauce as Affected by Modified Starch, Xanthan and Guar Gum, Food and Bioprocess Technology, 5, 849–858</w:t>
          </w:r>
        </w:p>
        <w:p w:rsidR="003957E3" w:rsidRDefault="003957E3" w:rsidP="009D25E0">
          <w:pPr>
            <w:pStyle w:val="CETReferencetext"/>
          </w:pPr>
          <w:bookmarkStart w:id="32" w:name="_CTVL001491d3692680d402898948a5e48db9ca0"/>
          <w:bookmarkEnd w:id="31"/>
          <w:r>
            <w:t>Watanabe M., Shimada A.,Arai S., 1981, Enzymatic Modification of Protein Functionality: Implantation of Potent Amphiphilicity to Succinylated Proteins by Covalent Attachment of Leucine Alkyl Esters, Agricultural and Biological Chemistry, 7, 1621–1625</w:t>
          </w:r>
        </w:p>
        <w:p w:rsidR="00270E85" w:rsidRPr="00243358" w:rsidRDefault="003957E3" w:rsidP="009D25E0">
          <w:pPr>
            <w:pStyle w:val="CETReferencetext"/>
          </w:pPr>
          <w:bookmarkStart w:id="33" w:name="_CTVL00125b414f1b93b43ef90d12a53f575d1f3"/>
          <w:bookmarkEnd w:id="32"/>
          <w:r>
            <w:t>Wong P. Y. Y.,Kitts D. D., 2003, A Comparison of the Buttermilk Solids Functional Properties to Nonfat Dried Milk, Soy Protein Isolate, Dried Egg White, and Egg Yolk Powders, J. Dairy Sci., 86, 746–754</w:t>
          </w:r>
          <w:bookmarkEnd w:id="33"/>
          <w:r w:rsidR="00270E85" w:rsidRPr="007E3387">
            <w:fldChar w:fldCharType="end"/>
          </w:r>
        </w:p>
      </w:sdtContent>
    </w:sdt>
    <w:sectPr w:rsidR="00270E85" w:rsidRPr="00243358" w:rsidSect="00D43EE7">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399A" w16cex:dateUtc="2023-01-11T12:35:00Z"/>
  <w16cex:commentExtensible w16cex:durableId="276921E7" w16cex:dateUtc="2023-01-11T10:54:00Z"/>
  <w16cex:commentExtensible w16cex:durableId="27691FAE" w16cex:dateUtc="2023-01-11T10:44:00Z"/>
  <w16cex:commentExtensible w16cex:durableId="276923C0" w16cex:dateUtc="2023-01-11T11:02:00Z"/>
  <w16cex:commentExtensible w16cex:durableId="27691DEE" w16cex:dateUtc="2023-01-11T10:37:00Z"/>
  <w16cex:commentExtensible w16cex:durableId="27693A0A" w16cex:dateUtc="2023-01-11T12:37:00Z"/>
  <w16cex:commentExtensible w16cex:durableId="2769333C" w16cex:dateUtc="2023-01-11T12:08:00Z"/>
  <w16cex:commentExtensible w16cex:durableId="2769347D" w16cex:dateUtc="2023-01-11T12:13:00Z"/>
  <w16cex:commentExtensible w16cex:durableId="2769354E" w16cex:dateUtc="2023-01-11T12:17:00Z"/>
  <w16cex:commentExtensible w16cex:durableId="276936DA" w16cex:dateUtc="2023-01-11T12:23:00Z"/>
  <w16cex:commentExtensible w16cex:durableId="27693771" w16cex:dateUtc="2023-01-11T12:26:00Z"/>
  <w16cex:commentExtensible w16cex:durableId="2769393D" w16cex:dateUtc="2023-01-1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B7CE13" w16cid:durableId="2769399A"/>
  <w16cid:commentId w16cid:paraId="27EC847E" w16cid:durableId="276921E7"/>
  <w16cid:commentId w16cid:paraId="612B7B54" w16cid:durableId="27691FAE"/>
  <w16cid:commentId w16cid:paraId="342A95E1" w16cid:durableId="276923C0"/>
  <w16cid:commentId w16cid:paraId="026FE5A0" w16cid:durableId="27691DEE"/>
  <w16cid:commentId w16cid:paraId="5796A849" w16cid:durableId="27693A0A"/>
  <w16cid:commentId w16cid:paraId="7CCAE347" w16cid:durableId="2769333C"/>
  <w16cid:commentId w16cid:paraId="3A7B1642" w16cid:durableId="2769347D"/>
  <w16cid:commentId w16cid:paraId="67CA103F" w16cid:durableId="2769354E"/>
  <w16cid:commentId w16cid:paraId="382012B8" w16cid:durableId="276936DA"/>
  <w16cid:commentId w16cid:paraId="35DCECCC" w16cid:durableId="27693771"/>
  <w16cid:commentId w16cid:paraId="459F1A96" w16cid:durableId="276939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C46BE6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3F2D4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280BC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DB666B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70EF7E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98C97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29471B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629B7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9824D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C9003A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1324D2B"/>
    <w:multiLevelType w:val="hybridMultilevel"/>
    <w:tmpl w:val="9C0050B4"/>
    <w:lvl w:ilvl="0" w:tplc="6FEC1838">
      <w:numFmt w:val="bullet"/>
      <w:lvlText w:val=""/>
      <w:lvlJc w:val="left"/>
      <w:pPr>
        <w:ind w:left="720" w:hanging="360"/>
      </w:pPr>
      <w:rPr>
        <w:rFonts w:ascii="Symbol" w:eastAsia="Times New Roman" w:hAnsi="Symbol" w:cs="Times New Roman"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4678C1B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GB"/>
      </w:rPr>
    </w:lvl>
    <w:lvl w:ilvl="2">
      <w:start w:val="1"/>
      <w:numFmt w:val="decimal"/>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FF60894"/>
    <w:multiLevelType w:val="hybridMultilevel"/>
    <w:tmpl w:val="1F94B0F4"/>
    <w:lvl w:ilvl="0" w:tplc="CDBEAB2A">
      <w:numFmt w:val="bullet"/>
      <w:lvlText w:val=""/>
      <w:lvlJc w:val="left"/>
      <w:pPr>
        <w:ind w:left="720" w:hanging="360"/>
      </w:pPr>
      <w:rPr>
        <w:rFonts w:ascii="Symbol" w:eastAsia="Times New Roman" w:hAnsi="Symbol" w:cs="Times New Roman"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6404EE5"/>
    <w:multiLevelType w:val="hybridMultilevel"/>
    <w:tmpl w:val="660437F6"/>
    <w:lvl w:ilvl="0" w:tplc="467433D8">
      <w:numFmt w:val="bullet"/>
      <w:lvlText w:val=""/>
      <w:lvlJc w:val="left"/>
      <w:pPr>
        <w:ind w:left="720" w:hanging="360"/>
      </w:pPr>
      <w:rPr>
        <w:rFonts w:ascii="Symbol" w:eastAsia="Times New Roman" w:hAnsi="Symbol" w:cs="Times New Roman"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6"/>
  </w:num>
  <w:num w:numId="4">
    <w:abstractNumId w:val="12"/>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1"/>
    <w:lvlOverride w:ilvl="0">
      <w:startOverride w:val="1"/>
    </w:lvlOverride>
    <w:lvlOverride w:ilvl="1">
      <w:startOverride w:val="3"/>
    </w:lvlOverride>
    <w:lvlOverride w:ilvl="2">
      <w:startOverride w:val="3"/>
    </w:lvlOverride>
  </w:num>
  <w:num w:numId="16">
    <w:abstractNumId w:val="14"/>
  </w:num>
  <w:num w:numId="17">
    <w:abstractNumId w:val="1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c0MDM1MzKyMDK1MDdV0lEKTi0uzszPAykwrAUAenMNCCwAAAA="/>
  </w:docVars>
  <w:rsids>
    <w:rsidRoot w:val="007C1E9C"/>
    <w:rsid w:val="00001594"/>
    <w:rsid w:val="000058CD"/>
    <w:rsid w:val="000144D2"/>
    <w:rsid w:val="00035122"/>
    <w:rsid w:val="000368FC"/>
    <w:rsid w:val="0003753C"/>
    <w:rsid w:val="00041B80"/>
    <w:rsid w:val="00046F1E"/>
    <w:rsid w:val="0004757E"/>
    <w:rsid w:val="00062A75"/>
    <w:rsid w:val="00096B5C"/>
    <w:rsid w:val="000A627E"/>
    <w:rsid w:val="000B4895"/>
    <w:rsid w:val="000B4A42"/>
    <w:rsid w:val="000C2B4F"/>
    <w:rsid w:val="000D16B7"/>
    <w:rsid w:val="000F7787"/>
    <w:rsid w:val="00105241"/>
    <w:rsid w:val="0011578D"/>
    <w:rsid w:val="00120BFA"/>
    <w:rsid w:val="00122467"/>
    <w:rsid w:val="00126566"/>
    <w:rsid w:val="001266E7"/>
    <w:rsid w:val="001364BA"/>
    <w:rsid w:val="00142EA0"/>
    <w:rsid w:val="00146BF6"/>
    <w:rsid w:val="00175230"/>
    <w:rsid w:val="00175E2E"/>
    <w:rsid w:val="0018147F"/>
    <w:rsid w:val="00182A2A"/>
    <w:rsid w:val="001A3227"/>
    <w:rsid w:val="001B204F"/>
    <w:rsid w:val="001B4CD7"/>
    <w:rsid w:val="001C3C4E"/>
    <w:rsid w:val="001C54A4"/>
    <w:rsid w:val="001D507E"/>
    <w:rsid w:val="001F153E"/>
    <w:rsid w:val="001F3E51"/>
    <w:rsid w:val="001F7CA1"/>
    <w:rsid w:val="00210587"/>
    <w:rsid w:val="00211E25"/>
    <w:rsid w:val="00212C3C"/>
    <w:rsid w:val="0021741E"/>
    <w:rsid w:val="00224112"/>
    <w:rsid w:val="00226C97"/>
    <w:rsid w:val="00243358"/>
    <w:rsid w:val="002525AB"/>
    <w:rsid w:val="002703E3"/>
    <w:rsid w:val="00270E85"/>
    <w:rsid w:val="00271D33"/>
    <w:rsid w:val="0027459F"/>
    <w:rsid w:val="00296993"/>
    <w:rsid w:val="002B1BAA"/>
    <w:rsid w:val="002B734E"/>
    <w:rsid w:val="002C0449"/>
    <w:rsid w:val="002F7A67"/>
    <w:rsid w:val="00302E94"/>
    <w:rsid w:val="0031168E"/>
    <w:rsid w:val="00321DD3"/>
    <w:rsid w:val="00330365"/>
    <w:rsid w:val="00335A22"/>
    <w:rsid w:val="00340595"/>
    <w:rsid w:val="003423B1"/>
    <w:rsid w:val="00354910"/>
    <w:rsid w:val="00367E5E"/>
    <w:rsid w:val="003700D8"/>
    <w:rsid w:val="00370F18"/>
    <w:rsid w:val="003801DA"/>
    <w:rsid w:val="00391DC5"/>
    <w:rsid w:val="003957E3"/>
    <w:rsid w:val="003973D3"/>
    <w:rsid w:val="003D50FC"/>
    <w:rsid w:val="003D55A1"/>
    <w:rsid w:val="003E468F"/>
    <w:rsid w:val="003F15F5"/>
    <w:rsid w:val="003F1BC5"/>
    <w:rsid w:val="003F5246"/>
    <w:rsid w:val="003F55E1"/>
    <w:rsid w:val="00412D50"/>
    <w:rsid w:val="00415473"/>
    <w:rsid w:val="00415903"/>
    <w:rsid w:val="004205AE"/>
    <w:rsid w:val="00437564"/>
    <w:rsid w:val="00445ABA"/>
    <w:rsid w:val="00455368"/>
    <w:rsid w:val="0046088E"/>
    <w:rsid w:val="00461F5B"/>
    <w:rsid w:val="004652BA"/>
    <w:rsid w:val="004655BD"/>
    <w:rsid w:val="00466578"/>
    <w:rsid w:val="00472CB0"/>
    <w:rsid w:val="00474260"/>
    <w:rsid w:val="004843B2"/>
    <w:rsid w:val="004943AA"/>
    <w:rsid w:val="00495DA9"/>
    <w:rsid w:val="004A7F03"/>
    <w:rsid w:val="004B6FA3"/>
    <w:rsid w:val="004C359F"/>
    <w:rsid w:val="004C4C37"/>
    <w:rsid w:val="004D05F4"/>
    <w:rsid w:val="004D45E0"/>
    <w:rsid w:val="004E2255"/>
    <w:rsid w:val="004E42AF"/>
    <w:rsid w:val="004F0FE0"/>
    <w:rsid w:val="004F2E17"/>
    <w:rsid w:val="005255DE"/>
    <w:rsid w:val="00542B8E"/>
    <w:rsid w:val="0054765D"/>
    <w:rsid w:val="00560816"/>
    <w:rsid w:val="0056157C"/>
    <w:rsid w:val="00561AEF"/>
    <w:rsid w:val="0056212F"/>
    <w:rsid w:val="00566997"/>
    <w:rsid w:val="00573AB4"/>
    <w:rsid w:val="00583257"/>
    <w:rsid w:val="00584E2C"/>
    <w:rsid w:val="005875BB"/>
    <w:rsid w:val="00594935"/>
    <w:rsid w:val="00596AD9"/>
    <w:rsid w:val="005A15E8"/>
    <w:rsid w:val="005C208C"/>
    <w:rsid w:val="005C2DF9"/>
    <w:rsid w:val="005D6317"/>
    <w:rsid w:val="005E7E12"/>
    <w:rsid w:val="005F4B7F"/>
    <w:rsid w:val="00632AFF"/>
    <w:rsid w:val="00635D03"/>
    <w:rsid w:val="006375D5"/>
    <w:rsid w:val="00643E8D"/>
    <w:rsid w:val="0064764F"/>
    <w:rsid w:val="00652C44"/>
    <w:rsid w:val="0065754F"/>
    <w:rsid w:val="006602A4"/>
    <w:rsid w:val="00661C3F"/>
    <w:rsid w:val="00680C21"/>
    <w:rsid w:val="006859C2"/>
    <w:rsid w:val="00686313"/>
    <w:rsid w:val="006D23D4"/>
    <w:rsid w:val="006D57DF"/>
    <w:rsid w:val="006E51F8"/>
    <w:rsid w:val="006E6E92"/>
    <w:rsid w:val="007039F4"/>
    <w:rsid w:val="00710285"/>
    <w:rsid w:val="0072543A"/>
    <w:rsid w:val="007464FB"/>
    <w:rsid w:val="007502B5"/>
    <w:rsid w:val="0075723F"/>
    <w:rsid w:val="00757C7F"/>
    <w:rsid w:val="00766F98"/>
    <w:rsid w:val="00767A9E"/>
    <w:rsid w:val="007713B0"/>
    <w:rsid w:val="007828D6"/>
    <w:rsid w:val="00796B0B"/>
    <w:rsid w:val="007A1BDF"/>
    <w:rsid w:val="007C1E9C"/>
    <w:rsid w:val="007E1E09"/>
    <w:rsid w:val="007E3387"/>
    <w:rsid w:val="007E3B73"/>
    <w:rsid w:val="007E79F8"/>
    <w:rsid w:val="007F43B1"/>
    <w:rsid w:val="00833426"/>
    <w:rsid w:val="00834C06"/>
    <w:rsid w:val="00835A09"/>
    <w:rsid w:val="0083765D"/>
    <w:rsid w:val="00841DD1"/>
    <w:rsid w:val="00863ED7"/>
    <w:rsid w:val="00872138"/>
    <w:rsid w:val="00885BB1"/>
    <w:rsid w:val="00887FDB"/>
    <w:rsid w:val="008C1632"/>
    <w:rsid w:val="008E3BA0"/>
    <w:rsid w:val="008F0280"/>
    <w:rsid w:val="008F49A3"/>
    <w:rsid w:val="008F4E43"/>
    <w:rsid w:val="008F5E79"/>
    <w:rsid w:val="009035C1"/>
    <w:rsid w:val="009075AC"/>
    <w:rsid w:val="00926CE6"/>
    <w:rsid w:val="00947D28"/>
    <w:rsid w:val="00961A88"/>
    <w:rsid w:val="009673F5"/>
    <w:rsid w:val="00983E71"/>
    <w:rsid w:val="00994CA0"/>
    <w:rsid w:val="009B5E0C"/>
    <w:rsid w:val="009B7266"/>
    <w:rsid w:val="009C1BC2"/>
    <w:rsid w:val="009C2603"/>
    <w:rsid w:val="009D25E0"/>
    <w:rsid w:val="009D3491"/>
    <w:rsid w:val="009D3514"/>
    <w:rsid w:val="009E15A1"/>
    <w:rsid w:val="009E3987"/>
    <w:rsid w:val="009E758B"/>
    <w:rsid w:val="009F18DE"/>
    <w:rsid w:val="009F4730"/>
    <w:rsid w:val="00A061BC"/>
    <w:rsid w:val="00A308C0"/>
    <w:rsid w:val="00A30A21"/>
    <w:rsid w:val="00A33D0C"/>
    <w:rsid w:val="00A3520A"/>
    <w:rsid w:val="00A4274A"/>
    <w:rsid w:val="00A43182"/>
    <w:rsid w:val="00A431ED"/>
    <w:rsid w:val="00A67A67"/>
    <w:rsid w:val="00A8208B"/>
    <w:rsid w:val="00A86514"/>
    <w:rsid w:val="00A955F3"/>
    <w:rsid w:val="00AA38D1"/>
    <w:rsid w:val="00AC4297"/>
    <w:rsid w:val="00AC5A81"/>
    <w:rsid w:val="00AC62B5"/>
    <w:rsid w:val="00AD02B8"/>
    <w:rsid w:val="00AF4FE5"/>
    <w:rsid w:val="00B156CF"/>
    <w:rsid w:val="00B44F9D"/>
    <w:rsid w:val="00B7179F"/>
    <w:rsid w:val="00B71B1D"/>
    <w:rsid w:val="00B75AD1"/>
    <w:rsid w:val="00B75C68"/>
    <w:rsid w:val="00B7621E"/>
    <w:rsid w:val="00B8097E"/>
    <w:rsid w:val="00B82A0B"/>
    <w:rsid w:val="00B850B1"/>
    <w:rsid w:val="00BA403A"/>
    <w:rsid w:val="00BC310F"/>
    <w:rsid w:val="00BC4626"/>
    <w:rsid w:val="00BC6E91"/>
    <w:rsid w:val="00BC748A"/>
    <w:rsid w:val="00BE2C21"/>
    <w:rsid w:val="00BF65B6"/>
    <w:rsid w:val="00C13B95"/>
    <w:rsid w:val="00C1754B"/>
    <w:rsid w:val="00C20DBC"/>
    <w:rsid w:val="00C4481C"/>
    <w:rsid w:val="00C74220"/>
    <w:rsid w:val="00C76A80"/>
    <w:rsid w:val="00C82B87"/>
    <w:rsid w:val="00CD041D"/>
    <w:rsid w:val="00CE6ECD"/>
    <w:rsid w:val="00CF0D74"/>
    <w:rsid w:val="00CF6E78"/>
    <w:rsid w:val="00D0003D"/>
    <w:rsid w:val="00D04AF8"/>
    <w:rsid w:val="00D17A23"/>
    <w:rsid w:val="00D35F33"/>
    <w:rsid w:val="00D43EE7"/>
    <w:rsid w:val="00D44D28"/>
    <w:rsid w:val="00D523B1"/>
    <w:rsid w:val="00D56741"/>
    <w:rsid w:val="00D6236C"/>
    <w:rsid w:val="00D67F0C"/>
    <w:rsid w:val="00D93845"/>
    <w:rsid w:val="00D95F44"/>
    <w:rsid w:val="00DA261E"/>
    <w:rsid w:val="00DC4FF6"/>
    <w:rsid w:val="00DD32D4"/>
    <w:rsid w:val="00DD3BE6"/>
    <w:rsid w:val="00DE1A28"/>
    <w:rsid w:val="00E05A56"/>
    <w:rsid w:val="00E16FED"/>
    <w:rsid w:val="00E27B61"/>
    <w:rsid w:val="00E33BFE"/>
    <w:rsid w:val="00E348A8"/>
    <w:rsid w:val="00E44D6E"/>
    <w:rsid w:val="00E463C4"/>
    <w:rsid w:val="00E6048C"/>
    <w:rsid w:val="00E611B3"/>
    <w:rsid w:val="00E82C6F"/>
    <w:rsid w:val="00EA0E51"/>
    <w:rsid w:val="00EA39C5"/>
    <w:rsid w:val="00EA6071"/>
    <w:rsid w:val="00EB06CE"/>
    <w:rsid w:val="00EC026E"/>
    <w:rsid w:val="00EE5D1E"/>
    <w:rsid w:val="00EF09BC"/>
    <w:rsid w:val="00F05EA5"/>
    <w:rsid w:val="00F21C7D"/>
    <w:rsid w:val="00F2271C"/>
    <w:rsid w:val="00F32F6E"/>
    <w:rsid w:val="00F41F29"/>
    <w:rsid w:val="00F42627"/>
    <w:rsid w:val="00F45141"/>
    <w:rsid w:val="00F60491"/>
    <w:rsid w:val="00F6647E"/>
    <w:rsid w:val="00F7217E"/>
    <w:rsid w:val="00F833F8"/>
    <w:rsid w:val="00F83B78"/>
    <w:rsid w:val="00F84D06"/>
    <w:rsid w:val="00F95622"/>
    <w:rsid w:val="00F9644B"/>
    <w:rsid w:val="00FA07BE"/>
    <w:rsid w:val="00FB5430"/>
    <w:rsid w:val="00FC18EF"/>
    <w:rsid w:val="00FC492F"/>
    <w:rsid w:val="00FD52E3"/>
    <w:rsid w:val="00FD7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4C498"/>
  <w15:chartTrackingRefBased/>
  <w15:docId w15:val="{9749B3C5-17B9-494D-A13D-C6165F1E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CET Top_page"/>
    <w:rsid w:val="007C1E9C"/>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Standard"/>
    <w:next w:val="Standard"/>
    <w:link w:val="berschrift1Zchn"/>
    <w:uiPriority w:val="9"/>
    <w:qFormat/>
    <w:rsid w:val="00CD04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CD04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CD041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CD041D"/>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CD041D"/>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CD041D"/>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CD041D"/>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CD041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D041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7C1E9C"/>
    <w:pPr>
      <w:keepNext/>
      <w:suppressAutoHyphens/>
      <w:spacing w:after="120"/>
    </w:pPr>
    <w:rPr>
      <w:noProof/>
      <w:sz w:val="24"/>
      <w:lang w:val="en-GB"/>
    </w:rPr>
  </w:style>
  <w:style w:type="paragraph" w:customStyle="1" w:styleId="CETTitle">
    <w:name w:val="CET Title"/>
    <w:next w:val="CETAuthors"/>
    <w:link w:val="CETTitleCarattere"/>
    <w:rsid w:val="007C1E9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7C1E9C"/>
    <w:rPr>
      <w:rFonts w:ascii="Arial" w:eastAsia="Times New Roman" w:hAnsi="Arial" w:cs="Times New Roman"/>
      <w:noProof/>
      <w:sz w:val="24"/>
      <w:szCs w:val="20"/>
      <w:lang w:val="en-GB"/>
    </w:rPr>
  </w:style>
  <w:style w:type="character" w:customStyle="1" w:styleId="CETTitleCarattere">
    <w:name w:val="CET Title Carattere"/>
    <w:link w:val="CETTitle"/>
    <w:rsid w:val="007C1E9C"/>
    <w:rPr>
      <w:rFonts w:ascii="Arial" w:eastAsia="Times New Roman" w:hAnsi="Arial" w:cs="Times New Roman"/>
      <w:sz w:val="32"/>
      <w:szCs w:val="20"/>
      <w:lang w:val="en-GB"/>
    </w:rPr>
  </w:style>
  <w:style w:type="paragraph" w:customStyle="1" w:styleId="CETHeading1">
    <w:name w:val="CET Heading1"/>
    <w:next w:val="CETBodytext"/>
    <w:qFormat/>
    <w:rsid w:val="007C1E9C"/>
    <w:pPr>
      <w:keepNext/>
      <w:numPr>
        <w:ilvl w:val="1"/>
        <w:numId w:val="1"/>
      </w:numPr>
      <w:tabs>
        <w:tab w:val="num" w:pos="360"/>
      </w:tabs>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7C1E9C"/>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3E468F"/>
    <w:pPr>
      <w:keepNext/>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7C1E9C"/>
    <w:pPr>
      <w:keepNext/>
      <w:suppressAutoHyphens/>
      <w:spacing w:after="0" w:line="276" w:lineRule="auto"/>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7C1E9C"/>
    <w:pPr>
      <w:numPr>
        <w:ilvl w:val="3"/>
        <w:numId w:val="1"/>
      </w:numPr>
      <w:spacing w:after="0" w:line="264" w:lineRule="auto"/>
      <w:jc w:val="both"/>
    </w:pPr>
    <w:rPr>
      <w:rFonts w:ascii="Times New Roman" w:eastAsia="Times New Roman" w:hAnsi="Times New Roman" w:cs="Times New Roman"/>
      <w:sz w:val="20"/>
      <w:szCs w:val="20"/>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7C1E9C"/>
    <w:rPr>
      <w:rFonts w:ascii="Arial" w:eastAsia="Times New Roman" w:hAnsi="Arial" w:cs="Times New Roman"/>
      <w:sz w:val="18"/>
      <w:szCs w:val="20"/>
    </w:rPr>
  </w:style>
  <w:style w:type="paragraph" w:customStyle="1" w:styleId="CETReference">
    <w:name w:val="CET Reference"/>
    <w:qFormat/>
    <w:rsid w:val="007C1E9C"/>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7C1E9C"/>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E468F"/>
    <w:rPr>
      <w:rFonts w:ascii="Arial" w:eastAsia="Times New Roman" w:hAnsi="Arial" w:cs="Times New Roman"/>
      <w:b/>
      <w:sz w:val="18"/>
      <w:szCs w:val="20"/>
    </w:rPr>
  </w:style>
  <w:style w:type="character" w:customStyle="1" w:styleId="CETCaptionCarattere">
    <w:name w:val="CET Caption Carattere"/>
    <w:link w:val="CETCaption"/>
    <w:rsid w:val="007C1E9C"/>
    <w:rPr>
      <w:rFonts w:ascii="Arial" w:eastAsia="Times New Roman" w:hAnsi="Arial" w:cs="Times New Roman"/>
      <w:i/>
      <w:sz w:val="18"/>
      <w:szCs w:val="20"/>
      <w:lang w:val="en-GB"/>
    </w:rPr>
  </w:style>
  <w:style w:type="paragraph" w:styleId="StandardWeb">
    <w:name w:val="Normal (Web)"/>
    <w:basedOn w:val="Standard"/>
    <w:uiPriority w:val="99"/>
    <w:unhideWhenUsed/>
    <w:rsid w:val="007C1E9C"/>
    <w:rPr>
      <w:sz w:val="24"/>
      <w:szCs w:val="24"/>
    </w:rPr>
  </w:style>
  <w:style w:type="paragraph" w:customStyle="1" w:styleId="CETemail">
    <w:name w:val="CET email"/>
    <w:next w:val="CETBodytext"/>
    <w:rsid w:val="007C1E9C"/>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7C1E9C"/>
    <w:rPr>
      <w:rFonts w:ascii="Arial" w:eastAsia="Times New Roman" w:hAnsi="Arial" w:cs="Times New Roman"/>
      <w:noProof/>
      <w:sz w:val="16"/>
      <w:szCs w:val="20"/>
      <w:lang w:val="en-GB"/>
    </w:rPr>
  </w:style>
  <w:style w:type="paragraph" w:customStyle="1" w:styleId="CETnumberingbullets">
    <w:name w:val="CET numbering (bullets)"/>
    <w:rsid w:val="007C1E9C"/>
    <w:pPr>
      <w:numPr>
        <w:numId w:val="2"/>
      </w:numPr>
      <w:spacing w:after="0" w:line="264" w:lineRule="auto"/>
    </w:pPr>
    <w:rPr>
      <w:rFonts w:ascii="Arial" w:eastAsia="Times New Roman" w:hAnsi="Arial" w:cs="Times New Roman"/>
      <w:sz w:val="18"/>
      <w:szCs w:val="20"/>
      <w:lang w:val="en-GB"/>
    </w:rPr>
  </w:style>
  <w:style w:type="paragraph" w:customStyle="1" w:styleId="CETListbullets">
    <w:name w:val="CET List bullets"/>
    <w:qFormat/>
    <w:rsid w:val="007C1E9C"/>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7C1E9C"/>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7C1E9C"/>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7C1E9C"/>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7C1E9C"/>
    <w:pPr>
      <w:spacing w:before="120" w:after="120"/>
      <w:jc w:val="left"/>
    </w:pPr>
    <w:rPr>
      <w:lang w:val="en-GB"/>
    </w:rPr>
  </w:style>
  <w:style w:type="paragraph" w:customStyle="1" w:styleId="CETHeadingxx">
    <w:name w:val="CET Headingxx"/>
    <w:basedOn w:val="CETheadingx"/>
    <w:link w:val="CETHeadingxxChar"/>
    <w:qFormat/>
    <w:rsid w:val="007C1E9C"/>
  </w:style>
  <w:style w:type="character" w:customStyle="1" w:styleId="CETHeadingxxChar">
    <w:name w:val="CET Headingxx Char"/>
    <w:basedOn w:val="CETheadingxCarattere"/>
    <w:link w:val="CETHeadingxx"/>
    <w:rsid w:val="007C1E9C"/>
    <w:rPr>
      <w:rFonts w:ascii="Arial" w:eastAsia="Times New Roman" w:hAnsi="Arial" w:cs="Times New Roman"/>
      <w:b/>
      <w:sz w:val="18"/>
      <w:szCs w:val="20"/>
    </w:rPr>
  </w:style>
  <w:style w:type="paragraph" w:styleId="Listenabsatz">
    <w:name w:val="List Paragraph"/>
    <w:basedOn w:val="Standard"/>
    <w:link w:val="ListenabsatzZchn"/>
    <w:uiPriority w:val="34"/>
    <w:rsid w:val="007C1E9C"/>
    <w:pPr>
      <w:ind w:left="720"/>
      <w:contextualSpacing/>
    </w:pPr>
  </w:style>
  <w:style w:type="character" w:styleId="Zeilennummer">
    <w:name w:val="line number"/>
    <w:basedOn w:val="Absatz-Standardschriftart"/>
    <w:uiPriority w:val="99"/>
    <w:semiHidden/>
    <w:unhideWhenUsed/>
    <w:rsid w:val="007C1E9C"/>
  </w:style>
  <w:style w:type="paragraph" w:styleId="Beschriftung">
    <w:name w:val="caption"/>
    <w:basedOn w:val="Standard"/>
    <w:next w:val="Standard"/>
    <w:uiPriority w:val="35"/>
    <w:unhideWhenUsed/>
    <w:qFormat/>
    <w:rsid w:val="00330365"/>
    <w:pPr>
      <w:spacing w:after="200" w:line="240" w:lineRule="auto"/>
    </w:pPr>
    <w:rPr>
      <w:i/>
      <w:iCs/>
      <w:color w:val="44546A" w:themeColor="text2"/>
      <w:szCs w:val="18"/>
    </w:rPr>
  </w:style>
  <w:style w:type="paragraph" w:styleId="KeinLeerraum">
    <w:name w:val="No Spacing"/>
    <w:uiPriority w:val="1"/>
    <w:qFormat/>
    <w:rsid w:val="00330365"/>
    <w:pPr>
      <w:tabs>
        <w:tab w:val="right" w:pos="7100"/>
      </w:tabs>
      <w:spacing w:after="0" w:line="240" w:lineRule="auto"/>
      <w:jc w:val="both"/>
    </w:pPr>
    <w:rPr>
      <w:rFonts w:ascii="Arial" w:eastAsia="Times New Roman" w:hAnsi="Arial" w:cs="Times New Roman"/>
      <w:i/>
      <w:sz w:val="18"/>
      <w:szCs w:val="20"/>
      <w:lang w:val="en-GB"/>
    </w:rPr>
  </w:style>
  <w:style w:type="character" w:styleId="Platzhaltertext">
    <w:name w:val="Placeholder Text"/>
    <w:basedOn w:val="Absatz-Standardschriftart"/>
    <w:uiPriority w:val="99"/>
    <w:semiHidden/>
    <w:rsid w:val="00CD041D"/>
    <w:rPr>
      <w:color w:val="808080"/>
    </w:rPr>
  </w:style>
  <w:style w:type="paragraph" w:customStyle="1" w:styleId="CitaviBibliographyEntry">
    <w:name w:val="Citavi Bibliography Entry"/>
    <w:basedOn w:val="Standard"/>
    <w:link w:val="CitaviBibliographyEntryZchn"/>
    <w:rsid w:val="00CD041D"/>
    <w:pPr>
      <w:tabs>
        <w:tab w:val="clear" w:pos="7100"/>
      </w:tabs>
      <w:jc w:val="left"/>
    </w:pPr>
  </w:style>
  <w:style w:type="character" w:customStyle="1" w:styleId="ListenabsatzZchn">
    <w:name w:val="Listenabsatz Zchn"/>
    <w:basedOn w:val="Absatz-Standardschriftart"/>
    <w:link w:val="Listenabsatz"/>
    <w:uiPriority w:val="34"/>
    <w:rsid w:val="00CD041D"/>
    <w:rPr>
      <w:rFonts w:ascii="Arial" w:eastAsia="Times New Roman" w:hAnsi="Arial" w:cs="Times New Roman"/>
      <w:sz w:val="18"/>
      <w:szCs w:val="20"/>
      <w:lang w:val="en-GB"/>
    </w:rPr>
  </w:style>
  <w:style w:type="character" w:customStyle="1" w:styleId="CitaviBibliographyEntryZchn">
    <w:name w:val="Citavi Bibliography Entry Zchn"/>
    <w:basedOn w:val="ListenabsatzZchn"/>
    <w:link w:val="CitaviBibliographyEntry"/>
    <w:rsid w:val="00CD041D"/>
    <w:rPr>
      <w:rFonts w:ascii="Arial" w:eastAsia="Times New Roman" w:hAnsi="Arial" w:cs="Times New Roman"/>
      <w:sz w:val="18"/>
      <w:szCs w:val="20"/>
      <w:lang w:val="en-GB"/>
    </w:rPr>
  </w:style>
  <w:style w:type="paragraph" w:customStyle="1" w:styleId="CitaviBibliographyHeading">
    <w:name w:val="Citavi Bibliography Heading"/>
    <w:basedOn w:val="berschrift1"/>
    <w:link w:val="CitaviBibliographyHeadingZchn"/>
    <w:rsid w:val="00CD041D"/>
    <w:pPr>
      <w:jc w:val="left"/>
    </w:pPr>
  </w:style>
  <w:style w:type="character" w:customStyle="1" w:styleId="CitaviBibliographyHeadingZchn">
    <w:name w:val="Citavi Bibliography Heading Zchn"/>
    <w:basedOn w:val="ListenabsatzZchn"/>
    <w:link w:val="CitaviBibliographyHeading"/>
    <w:rsid w:val="00CD041D"/>
    <w:rPr>
      <w:rFonts w:asciiTheme="majorHAnsi" w:eastAsiaTheme="majorEastAsia" w:hAnsiTheme="majorHAnsi" w:cstheme="majorBidi"/>
      <w:color w:val="2E74B5" w:themeColor="accent1" w:themeShade="BF"/>
      <w:sz w:val="32"/>
      <w:szCs w:val="32"/>
      <w:lang w:val="en-GB"/>
    </w:rPr>
  </w:style>
  <w:style w:type="character" w:customStyle="1" w:styleId="berschrift1Zchn">
    <w:name w:val="Überschrift 1 Zchn"/>
    <w:basedOn w:val="Absatz-Standardschriftart"/>
    <w:link w:val="berschrift1"/>
    <w:uiPriority w:val="9"/>
    <w:rsid w:val="00CD041D"/>
    <w:rPr>
      <w:rFonts w:asciiTheme="majorHAnsi" w:eastAsiaTheme="majorEastAsia" w:hAnsiTheme="majorHAnsi" w:cstheme="majorBidi"/>
      <w:color w:val="2E74B5" w:themeColor="accent1" w:themeShade="BF"/>
      <w:sz w:val="32"/>
      <w:szCs w:val="32"/>
      <w:lang w:val="en-GB"/>
    </w:rPr>
  </w:style>
  <w:style w:type="paragraph" w:customStyle="1" w:styleId="CitaviBibliographySubheading1">
    <w:name w:val="Citavi Bibliography Subheading 1"/>
    <w:basedOn w:val="berschrift2"/>
    <w:link w:val="CitaviBibliographySubheading1Zchn"/>
    <w:rsid w:val="00CD041D"/>
    <w:pPr>
      <w:jc w:val="left"/>
      <w:outlineLvl w:val="9"/>
    </w:pPr>
    <w:rPr>
      <w:szCs w:val="18"/>
    </w:rPr>
  </w:style>
  <w:style w:type="character" w:customStyle="1" w:styleId="CitaviBibliographySubheading1Zchn">
    <w:name w:val="Citavi Bibliography Subheading 1 Zchn"/>
    <w:basedOn w:val="ListenabsatzZchn"/>
    <w:link w:val="CitaviBibliographySubheading1"/>
    <w:rsid w:val="00CD041D"/>
    <w:rPr>
      <w:rFonts w:asciiTheme="majorHAnsi" w:eastAsiaTheme="majorEastAsia" w:hAnsiTheme="majorHAnsi" w:cstheme="majorBidi"/>
      <w:color w:val="2E74B5" w:themeColor="accent1" w:themeShade="BF"/>
      <w:sz w:val="26"/>
      <w:szCs w:val="18"/>
      <w:lang w:val="en-GB"/>
    </w:rPr>
  </w:style>
  <w:style w:type="character" w:customStyle="1" w:styleId="berschrift2Zchn">
    <w:name w:val="Überschrift 2 Zchn"/>
    <w:basedOn w:val="Absatz-Standardschriftart"/>
    <w:link w:val="berschrift2"/>
    <w:uiPriority w:val="9"/>
    <w:semiHidden/>
    <w:rsid w:val="00CD041D"/>
    <w:rPr>
      <w:rFonts w:asciiTheme="majorHAnsi" w:eastAsiaTheme="majorEastAsia" w:hAnsiTheme="majorHAnsi" w:cstheme="majorBidi"/>
      <w:color w:val="2E74B5" w:themeColor="accent1" w:themeShade="BF"/>
      <w:sz w:val="26"/>
      <w:szCs w:val="26"/>
      <w:lang w:val="en-GB"/>
    </w:rPr>
  </w:style>
  <w:style w:type="paragraph" w:customStyle="1" w:styleId="CitaviBibliographySubheading2">
    <w:name w:val="Citavi Bibliography Subheading 2"/>
    <w:basedOn w:val="berschrift3"/>
    <w:link w:val="CitaviBibliographySubheading2Zchn"/>
    <w:rsid w:val="00CD041D"/>
    <w:pPr>
      <w:jc w:val="left"/>
      <w:outlineLvl w:val="9"/>
    </w:pPr>
    <w:rPr>
      <w:szCs w:val="18"/>
    </w:rPr>
  </w:style>
  <w:style w:type="character" w:customStyle="1" w:styleId="CitaviBibliographySubheading2Zchn">
    <w:name w:val="Citavi Bibliography Subheading 2 Zchn"/>
    <w:basedOn w:val="ListenabsatzZchn"/>
    <w:link w:val="CitaviBibliographySubheading2"/>
    <w:rsid w:val="00CD041D"/>
    <w:rPr>
      <w:rFonts w:asciiTheme="majorHAnsi" w:eastAsiaTheme="majorEastAsia" w:hAnsiTheme="majorHAnsi" w:cstheme="majorBidi"/>
      <w:color w:val="1F4D78" w:themeColor="accent1" w:themeShade="7F"/>
      <w:sz w:val="24"/>
      <w:szCs w:val="18"/>
      <w:lang w:val="en-GB"/>
    </w:rPr>
  </w:style>
  <w:style w:type="character" w:customStyle="1" w:styleId="berschrift3Zchn">
    <w:name w:val="Überschrift 3 Zchn"/>
    <w:basedOn w:val="Absatz-Standardschriftart"/>
    <w:link w:val="berschrift3"/>
    <w:uiPriority w:val="9"/>
    <w:semiHidden/>
    <w:rsid w:val="00CD041D"/>
    <w:rPr>
      <w:rFonts w:asciiTheme="majorHAnsi" w:eastAsiaTheme="majorEastAsia" w:hAnsiTheme="majorHAnsi" w:cstheme="majorBidi"/>
      <w:color w:val="1F4D78" w:themeColor="accent1" w:themeShade="7F"/>
      <w:sz w:val="24"/>
      <w:szCs w:val="24"/>
      <w:lang w:val="en-GB"/>
    </w:rPr>
  </w:style>
  <w:style w:type="paragraph" w:customStyle="1" w:styleId="CitaviBibliographySubheading3">
    <w:name w:val="Citavi Bibliography Subheading 3"/>
    <w:basedOn w:val="berschrift4"/>
    <w:link w:val="CitaviBibliographySubheading3Zchn"/>
    <w:rsid w:val="00CD041D"/>
    <w:pPr>
      <w:jc w:val="left"/>
      <w:outlineLvl w:val="9"/>
    </w:pPr>
    <w:rPr>
      <w:szCs w:val="18"/>
    </w:rPr>
  </w:style>
  <w:style w:type="character" w:customStyle="1" w:styleId="CitaviBibliographySubheading3Zchn">
    <w:name w:val="Citavi Bibliography Subheading 3 Zchn"/>
    <w:basedOn w:val="ListenabsatzZchn"/>
    <w:link w:val="CitaviBibliographySubheading3"/>
    <w:rsid w:val="00CD041D"/>
    <w:rPr>
      <w:rFonts w:asciiTheme="majorHAnsi" w:eastAsiaTheme="majorEastAsia" w:hAnsiTheme="majorHAnsi" w:cstheme="majorBidi"/>
      <w:i/>
      <w:iCs/>
      <w:color w:val="2E74B5" w:themeColor="accent1" w:themeShade="BF"/>
      <w:sz w:val="18"/>
      <w:szCs w:val="18"/>
      <w:lang w:val="en-GB"/>
    </w:rPr>
  </w:style>
  <w:style w:type="character" w:customStyle="1" w:styleId="berschrift4Zchn">
    <w:name w:val="Überschrift 4 Zchn"/>
    <w:basedOn w:val="Absatz-Standardschriftart"/>
    <w:link w:val="berschrift4"/>
    <w:uiPriority w:val="9"/>
    <w:semiHidden/>
    <w:rsid w:val="00CD041D"/>
    <w:rPr>
      <w:rFonts w:asciiTheme="majorHAnsi" w:eastAsiaTheme="majorEastAsia" w:hAnsiTheme="majorHAnsi" w:cstheme="majorBidi"/>
      <w:i/>
      <w:iCs/>
      <w:color w:val="2E74B5" w:themeColor="accent1" w:themeShade="BF"/>
      <w:sz w:val="18"/>
      <w:szCs w:val="20"/>
      <w:lang w:val="en-GB"/>
    </w:rPr>
  </w:style>
  <w:style w:type="paragraph" w:customStyle="1" w:styleId="CitaviBibliographySubheading4">
    <w:name w:val="Citavi Bibliography Subheading 4"/>
    <w:basedOn w:val="berschrift5"/>
    <w:link w:val="CitaviBibliographySubheading4Zchn"/>
    <w:rsid w:val="00CD041D"/>
    <w:pPr>
      <w:jc w:val="left"/>
      <w:outlineLvl w:val="9"/>
    </w:pPr>
    <w:rPr>
      <w:szCs w:val="18"/>
    </w:rPr>
  </w:style>
  <w:style w:type="character" w:customStyle="1" w:styleId="CitaviBibliographySubheading4Zchn">
    <w:name w:val="Citavi Bibliography Subheading 4 Zchn"/>
    <w:basedOn w:val="ListenabsatzZchn"/>
    <w:link w:val="CitaviBibliographySubheading4"/>
    <w:rsid w:val="00CD041D"/>
    <w:rPr>
      <w:rFonts w:asciiTheme="majorHAnsi" w:eastAsiaTheme="majorEastAsia" w:hAnsiTheme="majorHAnsi" w:cstheme="majorBidi"/>
      <w:color w:val="2E74B5" w:themeColor="accent1" w:themeShade="BF"/>
      <w:sz w:val="18"/>
      <w:szCs w:val="18"/>
      <w:lang w:val="en-GB"/>
    </w:rPr>
  </w:style>
  <w:style w:type="character" w:customStyle="1" w:styleId="berschrift5Zchn">
    <w:name w:val="Überschrift 5 Zchn"/>
    <w:basedOn w:val="Absatz-Standardschriftart"/>
    <w:link w:val="berschrift5"/>
    <w:uiPriority w:val="9"/>
    <w:semiHidden/>
    <w:rsid w:val="00CD041D"/>
    <w:rPr>
      <w:rFonts w:asciiTheme="majorHAnsi" w:eastAsiaTheme="majorEastAsia" w:hAnsiTheme="majorHAnsi" w:cstheme="majorBidi"/>
      <w:color w:val="2E74B5" w:themeColor="accent1" w:themeShade="BF"/>
      <w:sz w:val="18"/>
      <w:szCs w:val="20"/>
      <w:lang w:val="en-GB"/>
    </w:rPr>
  </w:style>
  <w:style w:type="paragraph" w:customStyle="1" w:styleId="CitaviBibliographySubheading5">
    <w:name w:val="Citavi Bibliography Subheading 5"/>
    <w:basedOn w:val="berschrift6"/>
    <w:link w:val="CitaviBibliographySubheading5Zchn"/>
    <w:rsid w:val="00CD041D"/>
    <w:pPr>
      <w:outlineLvl w:val="9"/>
    </w:pPr>
    <w:rPr>
      <w:szCs w:val="18"/>
    </w:rPr>
  </w:style>
  <w:style w:type="character" w:customStyle="1" w:styleId="CitaviBibliographySubheading5Zchn">
    <w:name w:val="Citavi Bibliography Subheading 5 Zchn"/>
    <w:basedOn w:val="ListenabsatzZchn"/>
    <w:link w:val="CitaviBibliographySubheading5"/>
    <w:rsid w:val="00CD041D"/>
    <w:rPr>
      <w:rFonts w:asciiTheme="majorHAnsi" w:eastAsiaTheme="majorEastAsia" w:hAnsiTheme="majorHAnsi" w:cstheme="majorBidi"/>
      <w:color w:val="1F4D78" w:themeColor="accent1" w:themeShade="7F"/>
      <w:sz w:val="18"/>
      <w:szCs w:val="18"/>
      <w:lang w:val="en-GB"/>
    </w:rPr>
  </w:style>
  <w:style w:type="character" w:customStyle="1" w:styleId="berschrift6Zchn">
    <w:name w:val="Überschrift 6 Zchn"/>
    <w:basedOn w:val="Absatz-Standardschriftart"/>
    <w:link w:val="berschrift6"/>
    <w:uiPriority w:val="9"/>
    <w:semiHidden/>
    <w:rsid w:val="00CD041D"/>
    <w:rPr>
      <w:rFonts w:asciiTheme="majorHAnsi" w:eastAsiaTheme="majorEastAsia" w:hAnsiTheme="majorHAnsi" w:cstheme="majorBidi"/>
      <w:color w:val="1F4D78" w:themeColor="accent1" w:themeShade="7F"/>
      <w:sz w:val="18"/>
      <w:szCs w:val="20"/>
      <w:lang w:val="en-GB"/>
    </w:rPr>
  </w:style>
  <w:style w:type="paragraph" w:customStyle="1" w:styleId="CitaviBibliographySubheading6">
    <w:name w:val="Citavi Bibliography Subheading 6"/>
    <w:basedOn w:val="berschrift7"/>
    <w:link w:val="CitaviBibliographySubheading6Zchn"/>
    <w:rsid w:val="00CD041D"/>
    <w:pPr>
      <w:outlineLvl w:val="9"/>
    </w:pPr>
    <w:rPr>
      <w:szCs w:val="18"/>
    </w:rPr>
  </w:style>
  <w:style w:type="character" w:customStyle="1" w:styleId="CitaviBibliographySubheading6Zchn">
    <w:name w:val="Citavi Bibliography Subheading 6 Zchn"/>
    <w:basedOn w:val="ListenabsatzZchn"/>
    <w:link w:val="CitaviBibliographySubheading6"/>
    <w:rsid w:val="00CD041D"/>
    <w:rPr>
      <w:rFonts w:asciiTheme="majorHAnsi" w:eastAsiaTheme="majorEastAsia" w:hAnsiTheme="majorHAnsi" w:cstheme="majorBidi"/>
      <w:i/>
      <w:iCs/>
      <w:color w:val="1F4D78" w:themeColor="accent1" w:themeShade="7F"/>
      <w:sz w:val="18"/>
      <w:szCs w:val="18"/>
      <w:lang w:val="en-GB"/>
    </w:rPr>
  </w:style>
  <w:style w:type="character" w:customStyle="1" w:styleId="berschrift7Zchn">
    <w:name w:val="Überschrift 7 Zchn"/>
    <w:basedOn w:val="Absatz-Standardschriftart"/>
    <w:link w:val="berschrift7"/>
    <w:uiPriority w:val="9"/>
    <w:semiHidden/>
    <w:rsid w:val="00CD041D"/>
    <w:rPr>
      <w:rFonts w:asciiTheme="majorHAnsi" w:eastAsiaTheme="majorEastAsia" w:hAnsiTheme="majorHAnsi" w:cstheme="majorBidi"/>
      <w:i/>
      <w:iCs/>
      <w:color w:val="1F4D78" w:themeColor="accent1" w:themeShade="7F"/>
      <w:sz w:val="18"/>
      <w:szCs w:val="20"/>
      <w:lang w:val="en-GB"/>
    </w:rPr>
  </w:style>
  <w:style w:type="paragraph" w:customStyle="1" w:styleId="CitaviBibliographySubheading7">
    <w:name w:val="Citavi Bibliography Subheading 7"/>
    <w:basedOn w:val="berschrift8"/>
    <w:link w:val="CitaviBibliographySubheading7Zchn"/>
    <w:rsid w:val="00CD041D"/>
    <w:pPr>
      <w:outlineLvl w:val="9"/>
    </w:pPr>
    <w:rPr>
      <w:szCs w:val="18"/>
    </w:rPr>
  </w:style>
  <w:style w:type="character" w:customStyle="1" w:styleId="CitaviBibliographySubheading7Zchn">
    <w:name w:val="Citavi Bibliography Subheading 7 Zchn"/>
    <w:basedOn w:val="ListenabsatzZchn"/>
    <w:link w:val="CitaviBibliographySubheading7"/>
    <w:rsid w:val="00CD041D"/>
    <w:rPr>
      <w:rFonts w:asciiTheme="majorHAnsi" w:eastAsiaTheme="majorEastAsia" w:hAnsiTheme="majorHAnsi" w:cstheme="majorBidi"/>
      <w:color w:val="272727" w:themeColor="text1" w:themeTint="D8"/>
      <w:sz w:val="21"/>
      <w:szCs w:val="18"/>
      <w:lang w:val="en-GB"/>
    </w:rPr>
  </w:style>
  <w:style w:type="character" w:customStyle="1" w:styleId="berschrift8Zchn">
    <w:name w:val="Überschrift 8 Zchn"/>
    <w:basedOn w:val="Absatz-Standardschriftart"/>
    <w:link w:val="berschrift8"/>
    <w:uiPriority w:val="9"/>
    <w:semiHidden/>
    <w:rsid w:val="00CD041D"/>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rsid w:val="00CD041D"/>
    <w:pPr>
      <w:outlineLvl w:val="9"/>
    </w:pPr>
    <w:rPr>
      <w:szCs w:val="18"/>
    </w:rPr>
  </w:style>
  <w:style w:type="character" w:customStyle="1" w:styleId="CitaviBibliographySubheading8Zchn">
    <w:name w:val="Citavi Bibliography Subheading 8 Zchn"/>
    <w:basedOn w:val="ListenabsatzZchn"/>
    <w:link w:val="CitaviBibliographySubheading8"/>
    <w:rsid w:val="00CD041D"/>
    <w:rPr>
      <w:rFonts w:asciiTheme="majorHAnsi" w:eastAsiaTheme="majorEastAsia" w:hAnsiTheme="majorHAnsi" w:cstheme="majorBidi"/>
      <w:i/>
      <w:iCs/>
      <w:color w:val="272727" w:themeColor="text1" w:themeTint="D8"/>
      <w:sz w:val="21"/>
      <w:szCs w:val="18"/>
      <w:lang w:val="en-GB"/>
    </w:rPr>
  </w:style>
  <w:style w:type="character" w:customStyle="1" w:styleId="berschrift9Zchn">
    <w:name w:val="Überschrift 9 Zchn"/>
    <w:basedOn w:val="Absatz-Standardschriftart"/>
    <w:link w:val="berschrift9"/>
    <w:uiPriority w:val="9"/>
    <w:semiHidden/>
    <w:rsid w:val="00CD041D"/>
    <w:rPr>
      <w:rFonts w:asciiTheme="majorHAnsi" w:eastAsiaTheme="majorEastAsia" w:hAnsiTheme="majorHAnsi" w:cstheme="majorBidi"/>
      <w:i/>
      <w:iCs/>
      <w:color w:val="272727" w:themeColor="text1" w:themeTint="D8"/>
      <w:sz w:val="21"/>
      <w:szCs w:val="21"/>
      <w:lang w:val="en-GB"/>
    </w:rPr>
  </w:style>
  <w:style w:type="table" w:styleId="Tabellenraster">
    <w:name w:val="Table Grid"/>
    <w:basedOn w:val="NormaleTabelle"/>
    <w:uiPriority w:val="39"/>
    <w:rsid w:val="00596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semiHidden/>
    <w:unhideWhenUsed/>
    <w:qFormat/>
    <w:rsid w:val="00270E85"/>
    <w:pPr>
      <w:outlineLvl w:val="9"/>
    </w:pPr>
  </w:style>
  <w:style w:type="paragraph" w:styleId="Literaturverzeichnis">
    <w:name w:val="Bibliography"/>
    <w:basedOn w:val="Standard"/>
    <w:next w:val="Standard"/>
    <w:uiPriority w:val="37"/>
    <w:semiHidden/>
    <w:unhideWhenUsed/>
    <w:rsid w:val="00270E85"/>
  </w:style>
  <w:style w:type="character" w:styleId="Buchtitel">
    <w:name w:val="Book Title"/>
    <w:basedOn w:val="Absatz-Standardschriftart"/>
    <w:uiPriority w:val="33"/>
    <w:qFormat/>
    <w:rsid w:val="00270E85"/>
    <w:rPr>
      <w:b/>
      <w:bCs/>
      <w:i/>
      <w:iCs/>
      <w:spacing w:val="5"/>
    </w:rPr>
  </w:style>
  <w:style w:type="character" w:styleId="IntensiverVerweis">
    <w:name w:val="Intense Reference"/>
    <w:basedOn w:val="Absatz-Standardschriftart"/>
    <w:uiPriority w:val="32"/>
    <w:qFormat/>
    <w:rsid w:val="00270E85"/>
    <w:rPr>
      <w:b/>
      <w:bCs/>
      <w:smallCaps/>
      <w:color w:val="5B9BD5" w:themeColor="accent1"/>
      <w:spacing w:val="5"/>
    </w:rPr>
  </w:style>
  <w:style w:type="character" w:styleId="SchwacherVerweis">
    <w:name w:val="Subtle Reference"/>
    <w:basedOn w:val="Absatz-Standardschriftart"/>
    <w:uiPriority w:val="31"/>
    <w:qFormat/>
    <w:rsid w:val="00270E85"/>
    <w:rPr>
      <w:smallCaps/>
      <w:color w:val="5A5A5A" w:themeColor="text1" w:themeTint="A5"/>
    </w:rPr>
  </w:style>
  <w:style w:type="character" w:styleId="IntensiveHervorhebung">
    <w:name w:val="Intense Emphasis"/>
    <w:basedOn w:val="Absatz-Standardschriftart"/>
    <w:uiPriority w:val="21"/>
    <w:qFormat/>
    <w:rsid w:val="00270E85"/>
    <w:rPr>
      <w:i/>
      <w:iCs/>
      <w:color w:val="5B9BD5" w:themeColor="accent1"/>
    </w:rPr>
  </w:style>
  <w:style w:type="character" w:styleId="SchwacheHervorhebung">
    <w:name w:val="Subtle Emphasis"/>
    <w:basedOn w:val="Absatz-Standardschriftart"/>
    <w:uiPriority w:val="19"/>
    <w:qFormat/>
    <w:rsid w:val="00270E85"/>
    <w:rPr>
      <w:i/>
      <w:iCs/>
      <w:color w:val="404040" w:themeColor="text1" w:themeTint="BF"/>
    </w:rPr>
  </w:style>
  <w:style w:type="paragraph" w:styleId="IntensivesZitat">
    <w:name w:val="Intense Quote"/>
    <w:basedOn w:val="Standard"/>
    <w:next w:val="Standard"/>
    <w:link w:val="IntensivesZitatZchn"/>
    <w:uiPriority w:val="30"/>
    <w:qFormat/>
    <w:rsid w:val="00270E8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70E85"/>
    <w:rPr>
      <w:rFonts w:ascii="Arial" w:eastAsia="Times New Roman" w:hAnsi="Arial" w:cs="Times New Roman"/>
      <w:i/>
      <w:iCs/>
      <w:color w:val="5B9BD5" w:themeColor="accent1"/>
      <w:sz w:val="18"/>
      <w:szCs w:val="20"/>
      <w:lang w:val="en-GB"/>
    </w:rPr>
  </w:style>
  <w:style w:type="paragraph" w:styleId="Zitat">
    <w:name w:val="Quote"/>
    <w:basedOn w:val="Standard"/>
    <w:next w:val="Standard"/>
    <w:link w:val="ZitatZchn"/>
    <w:uiPriority w:val="29"/>
    <w:qFormat/>
    <w:rsid w:val="00270E8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270E85"/>
    <w:rPr>
      <w:rFonts w:ascii="Arial" w:eastAsia="Times New Roman" w:hAnsi="Arial" w:cs="Times New Roman"/>
      <w:i/>
      <w:iCs/>
      <w:color w:val="404040" w:themeColor="text1" w:themeTint="BF"/>
      <w:sz w:val="18"/>
      <w:szCs w:val="20"/>
      <w:lang w:val="en-GB"/>
    </w:rPr>
  </w:style>
  <w:style w:type="table" w:styleId="MittlereListe1-Akzent1">
    <w:name w:val="Medium List 1 Accent 1"/>
    <w:basedOn w:val="NormaleTabelle"/>
    <w:uiPriority w:val="65"/>
    <w:semiHidden/>
    <w:unhideWhenUsed/>
    <w:rsid w:val="00270E85"/>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270E8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270E8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70E8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270E8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270E8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270E8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70E8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70E8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70E8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70E8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270E8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70E8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70E8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70E8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70E8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270E8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70E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70E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270E8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270E85"/>
    <w:rPr>
      <w:i/>
      <w:iCs/>
    </w:rPr>
  </w:style>
  <w:style w:type="character" w:styleId="HTMLSchreibmaschine">
    <w:name w:val="HTML Typewriter"/>
    <w:basedOn w:val="Absatz-Standardschriftart"/>
    <w:uiPriority w:val="99"/>
    <w:semiHidden/>
    <w:unhideWhenUsed/>
    <w:rsid w:val="00270E85"/>
    <w:rPr>
      <w:rFonts w:ascii="Consolas" w:hAnsi="Consolas"/>
      <w:sz w:val="20"/>
      <w:szCs w:val="20"/>
    </w:rPr>
  </w:style>
  <w:style w:type="character" w:styleId="HTMLBeispiel">
    <w:name w:val="HTML Sample"/>
    <w:basedOn w:val="Absatz-Standardschriftart"/>
    <w:uiPriority w:val="99"/>
    <w:semiHidden/>
    <w:unhideWhenUsed/>
    <w:rsid w:val="00270E85"/>
    <w:rPr>
      <w:rFonts w:ascii="Consolas" w:hAnsi="Consolas"/>
      <w:sz w:val="24"/>
      <w:szCs w:val="24"/>
    </w:rPr>
  </w:style>
  <w:style w:type="paragraph" w:styleId="HTMLVorformatiert">
    <w:name w:val="HTML Preformatted"/>
    <w:basedOn w:val="Standard"/>
    <w:link w:val="HTMLVorformatiertZchn"/>
    <w:uiPriority w:val="99"/>
    <w:semiHidden/>
    <w:unhideWhenUsed/>
    <w:rsid w:val="00270E85"/>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270E85"/>
    <w:rPr>
      <w:rFonts w:ascii="Consolas" w:eastAsia="Times New Roman" w:hAnsi="Consolas" w:cs="Times New Roman"/>
      <w:sz w:val="20"/>
      <w:szCs w:val="20"/>
      <w:lang w:val="en-GB"/>
    </w:rPr>
  </w:style>
  <w:style w:type="character" w:styleId="HTMLTastatur">
    <w:name w:val="HTML Keyboard"/>
    <w:basedOn w:val="Absatz-Standardschriftart"/>
    <w:uiPriority w:val="99"/>
    <w:semiHidden/>
    <w:unhideWhenUsed/>
    <w:rsid w:val="00270E85"/>
    <w:rPr>
      <w:rFonts w:ascii="Consolas" w:hAnsi="Consolas"/>
      <w:sz w:val="20"/>
      <w:szCs w:val="20"/>
    </w:rPr>
  </w:style>
  <w:style w:type="character" w:styleId="HTMLDefinition">
    <w:name w:val="HTML Definition"/>
    <w:basedOn w:val="Absatz-Standardschriftart"/>
    <w:uiPriority w:val="99"/>
    <w:semiHidden/>
    <w:unhideWhenUsed/>
    <w:rsid w:val="00270E85"/>
    <w:rPr>
      <w:i/>
      <w:iCs/>
    </w:rPr>
  </w:style>
  <w:style w:type="character" w:styleId="HTMLCode">
    <w:name w:val="HTML Code"/>
    <w:basedOn w:val="Absatz-Standardschriftart"/>
    <w:uiPriority w:val="99"/>
    <w:semiHidden/>
    <w:unhideWhenUsed/>
    <w:rsid w:val="00270E85"/>
    <w:rPr>
      <w:rFonts w:ascii="Consolas" w:hAnsi="Consolas"/>
      <w:sz w:val="20"/>
      <w:szCs w:val="20"/>
    </w:rPr>
  </w:style>
  <w:style w:type="character" w:styleId="HTMLZitat">
    <w:name w:val="HTML Cite"/>
    <w:basedOn w:val="Absatz-Standardschriftart"/>
    <w:uiPriority w:val="99"/>
    <w:semiHidden/>
    <w:unhideWhenUsed/>
    <w:rsid w:val="00270E85"/>
    <w:rPr>
      <w:i/>
      <w:iCs/>
    </w:rPr>
  </w:style>
  <w:style w:type="paragraph" w:styleId="HTMLAdresse">
    <w:name w:val="HTML Address"/>
    <w:basedOn w:val="Standard"/>
    <w:link w:val="HTMLAdresseZchn"/>
    <w:uiPriority w:val="99"/>
    <w:semiHidden/>
    <w:unhideWhenUsed/>
    <w:rsid w:val="00270E85"/>
    <w:pPr>
      <w:spacing w:line="240" w:lineRule="auto"/>
    </w:pPr>
    <w:rPr>
      <w:i/>
      <w:iCs/>
    </w:rPr>
  </w:style>
  <w:style w:type="character" w:customStyle="1" w:styleId="HTMLAdresseZchn">
    <w:name w:val="HTML Adresse Zchn"/>
    <w:basedOn w:val="Absatz-Standardschriftart"/>
    <w:link w:val="HTMLAdresse"/>
    <w:uiPriority w:val="99"/>
    <w:semiHidden/>
    <w:rsid w:val="00270E85"/>
    <w:rPr>
      <w:rFonts w:ascii="Arial" w:eastAsia="Times New Roman" w:hAnsi="Arial" w:cs="Times New Roman"/>
      <w:i/>
      <w:iCs/>
      <w:sz w:val="18"/>
      <w:szCs w:val="20"/>
      <w:lang w:val="en-GB"/>
    </w:rPr>
  </w:style>
  <w:style w:type="character" w:styleId="HTMLAkronym">
    <w:name w:val="HTML Acronym"/>
    <w:basedOn w:val="Absatz-Standardschriftart"/>
    <w:uiPriority w:val="99"/>
    <w:semiHidden/>
    <w:unhideWhenUsed/>
    <w:rsid w:val="00270E85"/>
  </w:style>
  <w:style w:type="paragraph" w:styleId="NurText">
    <w:name w:val="Plain Text"/>
    <w:basedOn w:val="Standard"/>
    <w:link w:val="NurTextZchn"/>
    <w:uiPriority w:val="99"/>
    <w:semiHidden/>
    <w:unhideWhenUsed/>
    <w:rsid w:val="00270E85"/>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270E85"/>
    <w:rPr>
      <w:rFonts w:ascii="Consolas" w:eastAsia="Times New Roman" w:hAnsi="Consolas" w:cs="Times New Roman"/>
      <w:sz w:val="21"/>
      <w:szCs w:val="21"/>
      <w:lang w:val="en-GB"/>
    </w:rPr>
  </w:style>
  <w:style w:type="paragraph" w:styleId="Dokumentstruktur">
    <w:name w:val="Document Map"/>
    <w:basedOn w:val="Standard"/>
    <w:link w:val="DokumentstrukturZchn"/>
    <w:uiPriority w:val="99"/>
    <w:semiHidden/>
    <w:unhideWhenUsed/>
    <w:rsid w:val="00270E85"/>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270E85"/>
    <w:rPr>
      <w:rFonts w:ascii="Segoe UI" w:eastAsia="Times New Roman" w:hAnsi="Segoe UI" w:cs="Segoe UI"/>
      <w:sz w:val="16"/>
      <w:szCs w:val="16"/>
      <w:lang w:val="en-GB"/>
    </w:rPr>
  </w:style>
  <w:style w:type="character" w:styleId="Hervorhebung">
    <w:name w:val="Emphasis"/>
    <w:basedOn w:val="Absatz-Standardschriftart"/>
    <w:uiPriority w:val="20"/>
    <w:qFormat/>
    <w:rsid w:val="00270E85"/>
    <w:rPr>
      <w:i/>
      <w:iCs/>
    </w:rPr>
  </w:style>
  <w:style w:type="character" w:styleId="Fett">
    <w:name w:val="Strong"/>
    <w:basedOn w:val="Absatz-Standardschriftart"/>
    <w:uiPriority w:val="22"/>
    <w:qFormat/>
    <w:rsid w:val="00270E85"/>
    <w:rPr>
      <w:b/>
      <w:bCs/>
    </w:rPr>
  </w:style>
  <w:style w:type="character" w:styleId="BesuchterLink">
    <w:name w:val="FollowedHyperlink"/>
    <w:basedOn w:val="Absatz-Standardschriftart"/>
    <w:uiPriority w:val="99"/>
    <w:semiHidden/>
    <w:unhideWhenUsed/>
    <w:rsid w:val="00270E85"/>
    <w:rPr>
      <w:color w:val="954F72" w:themeColor="followedHyperlink"/>
      <w:u w:val="single"/>
    </w:rPr>
  </w:style>
  <w:style w:type="character" w:styleId="Hyperlink">
    <w:name w:val="Hyperlink"/>
    <w:basedOn w:val="Absatz-Standardschriftart"/>
    <w:uiPriority w:val="99"/>
    <w:unhideWhenUsed/>
    <w:rsid w:val="00270E85"/>
    <w:rPr>
      <w:color w:val="0563C1" w:themeColor="hyperlink"/>
      <w:u w:val="single"/>
    </w:rPr>
  </w:style>
  <w:style w:type="paragraph" w:styleId="Blocktext">
    <w:name w:val="Block Text"/>
    <w:basedOn w:val="Standard"/>
    <w:uiPriority w:val="99"/>
    <w:semiHidden/>
    <w:unhideWhenUsed/>
    <w:rsid w:val="00270E85"/>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270E8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70E85"/>
    <w:rPr>
      <w:rFonts w:ascii="Arial" w:eastAsia="Times New Roman" w:hAnsi="Arial" w:cs="Times New Roman"/>
      <w:sz w:val="16"/>
      <w:szCs w:val="16"/>
      <w:lang w:val="en-GB"/>
    </w:rPr>
  </w:style>
  <w:style w:type="paragraph" w:styleId="Textkrper-Einzug2">
    <w:name w:val="Body Text Indent 2"/>
    <w:basedOn w:val="Standard"/>
    <w:link w:val="Textkrper-Einzug2Zchn"/>
    <w:uiPriority w:val="99"/>
    <w:semiHidden/>
    <w:unhideWhenUsed/>
    <w:rsid w:val="00270E8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270E85"/>
    <w:rPr>
      <w:rFonts w:ascii="Arial" w:eastAsia="Times New Roman" w:hAnsi="Arial" w:cs="Times New Roman"/>
      <w:sz w:val="18"/>
      <w:szCs w:val="20"/>
      <w:lang w:val="en-GB"/>
    </w:rPr>
  </w:style>
  <w:style w:type="paragraph" w:styleId="Textkrper3">
    <w:name w:val="Body Text 3"/>
    <w:basedOn w:val="Standard"/>
    <w:link w:val="Textkrper3Zchn"/>
    <w:uiPriority w:val="99"/>
    <w:semiHidden/>
    <w:unhideWhenUsed/>
    <w:rsid w:val="00270E85"/>
    <w:pPr>
      <w:spacing w:after="120"/>
    </w:pPr>
    <w:rPr>
      <w:sz w:val="16"/>
      <w:szCs w:val="16"/>
    </w:rPr>
  </w:style>
  <w:style w:type="character" w:customStyle="1" w:styleId="Textkrper3Zchn">
    <w:name w:val="Textkörper 3 Zchn"/>
    <w:basedOn w:val="Absatz-Standardschriftart"/>
    <w:link w:val="Textkrper3"/>
    <w:uiPriority w:val="99"/>
    <w:semiHidden/>
    <w:rsid w:val="00270E85"/>
    <w:rPr>
      <w:rFonts w:ascii="Arial" w:eastAsia="Times New Roman" w:hAnsi="Arial" w:cs="Times New Roman"/>
      <w:sz w:val="16"/>
      <w:szCs w:val="16"/>
      <w:lang w:val="en-GB"/>
    </w:rPr>
  </w:style>
  <w:style w:type="paragraph" w:styleId="Textkrper2">
    <w:name w:val="Body Text 2"/>
    <w:basedOn w:val="Standard"/>
    <w:link w:val="Textkrper2Zchn"/>
    <w:uiPriority w:val="99"/>
    <w:semiHidden/>
    <w:unhideWhenUsed/>
    <w:rsid w:val="00270E85"/>
    <w:pPr>
      <w:spacing w:after="120" w:line="480" w:lineRule="auto"/>
    </w:pPr>
  </w:style>
  <w:style w:type="character" w:customStyle="1" w:styleId="Textkrper2Zchn">
    <w:name w:val="Textkörper 2 Zchn"/>
    <w:basedOn w:val="Absatz-Standardschriftart"/>
    <w:link w:val="Textkrper2"/>
    <w:uiPriority w:val="99"/>
    <w:semiHidden/>
    <w:rsid w:val="00270E85"/>
    <w:rPr>
      <w:rFonts w:ascii="Arial" w:eastAsia="Times New Roman" w:hAnsi="Arial" w:cs="Times New Roman"/>
      <w:sz w:val="18"/>
      <w:szCs w:val="20"/>
      <w:lang w:val="en-GB"/>
    </w:rPr>
  </w:style>
  <w:style w:type="paragraph" w:styleId="Fu-Endnotenberschrift">
    <w:name w:val="Note Heading"/>
    <w:basedOn w:val="Standard"/>
    <w:next w:val="Standard"/>
    <w:link w:val="Fu-EndnotenberschriftZchn"/>
    <w:uiPriority w:val="99"/>
    <w:semiHidden/>
    <w:unhideWhenUsed/>
    <w:rsid w:val="00270E85"/>
    <w:pPr>
      <w:spacing w:line="240" w:lineRule="auto"/>
    </w:pPr>
  </w:style>
  <w:style w:type="character" w:customStyle="1" w:styleId="Fu-EndnotenberschriftZchn">
    <w:name w:val="Fuß/-Endnotenüberschrift Zchn"/>
    <w:basedOn w:val="Absatz-Standardschriftart"/>
    <w:link w:val="Fu-Endnotenberschrift"/>
    <w:uiPriority w:val="99"/>
    <w:semiHidden/>
    <w:rsid w:val="00270E85"/>
    <w:rPr>
      <w:rFonts w:ascii="Arial" w:eastAsia="Times New Roman" w:hAnsi="Arial" w:cs="Times New Roman"/>
      <w:sz w:val="18"/>
      <w:szCs w:val="20"/>
      <w:lang w:val="en-GB"/>
    </w:rPr>
  </w:style>
  <w:style w:type="paragraph" w:styleId="Textkrper-Zeileneinzug">
    <w:name w:val="Body Text Indent"/>
    <w:basedOn w:val="Standard"/>
    <w:link w:val="Textkrper-ZeileneinzugZchn"/>
    <w:uiPriority w:val="99"/>
    <w:semiHidden/>
    <w:unhideWhenUsed/>
    <w:rsid w:val="00270E85"/>
    <w:pPr>
      <w:spacing w:after="120"/>
      <w:ind w:left="283"/>
    </w:pPr>
  </w:style>
  <w:style w:type="character" w:customStyle="1" w:styleId="Textkrper-ZeileneinzugZchn">
    <w:name w:val="Textkörper-Zeileneinzug Zchn"/>
    <w:basedOn w:val="Absatz-Standardschriftart"/>
    <w:link w:val="Textkrper-Zeileneinzug"/>
    <w:uiPriority w:val="99"/>
    <w:semiHidden/>
    <w:rsid w:val="00270E85"/>
    <w:rPr>
      <w:rFonts w:ascii="Arial" w:eastAsia="Times New Roman" w:hAnsi="Arial" w:cs="Times New Roman"/>
      <w:sz w:val="18"/>
      <w:szCs w:val="20"/>
      <w:lang w:val="en-GB"/>
    </w:rPr>
  </w:style>
  <w:style w:type="paragraph" w:styleId="Textkrper-Erstzeileneinzug2">
    <w:name w:val="Body Text First Indent 2"/>
    <w:basedOn w:val="Textkrper-Zeileneinzug"/>
    <w:link w:val="Textkrper-Erstzeileneinzug2Zchn"/>
    <w:uiPriority w:val="99"/>
    <w:semiHidden/>
    <w:unhideWhenUsed/>
    <w:rsid w:val="00270E85"/>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70E85"/>
    <w:rPr>
      <w:rFonts w:ascii="Arial" w:eastAsia="Times New Roman" w:hAnsi="Arial" w:cs="Times New Roman"/>
      <w:sz w:val="18"/>
      <w:szCs w:val="20"/>
      <w:lang w:val="en-GB"/>
    </w:rPr>
  </w:style>
  <w:style w:type="paragraph" w:styleId="Textkrper">
    <w:name w:val="Body Text"/>
    <w:basedOn w:val="Standard"/>
    <w:link w:val="TextkrperZchn"/>
    <w:uiPriority w:val="99"/>
    <w:semiHidden/>
    <w:unhideWhenUsed/>
    <w:rsid w:val="00270E85"/>
    <w:pPr>
      <w:spacing w:after="120"/>
    </w:pPr>
  </w:style>
  <w:style w:type="character" w:customStyle="1" w:styleId="TextkrperZchn">
    <w:name w:val="Textkörper Zchn"/>
    <w:basedOn w:val="Absatz-Standardschriftart"/>
    <w:link w:val="Textkrper"/>
    <w:uiPriority w:val="99"/>
    <w:semiHidden/>
    <w:rsid w:val="00270E85"/>
    <w:rPr>
      <w:rFonts w:ascii="Arial" w:eastAsia="Times New Roman" w:hAnsi="Arial" w:cs="Times New Roman"/>
      <w:sz w:val="18"/>
      <w:szCs w:val="20"/>
      <w:lang w:val="en-GB"/>
    </w:rPr>
  </w:style>
  <w:style w:type="paragraph" w:styleId="Textkrper-Erstzeileneinzug">
    <w:name w:val="Body Text First Indent"/>
    <w:basedOn w:val="Textkrper"/>
    <w:link w:val="Textkrper-ErstzeileneinzugZchn"/>
    <w:uiPriority w:val="99"/>
    <w:semiHidden/>
    <w:unhideWhenUsed/>
    <w:rsid w:val="00270E85"/>
    <w:pPr>
      <w:spacing w:after="0"/>
      <w:ind w:firstLine="360"/>
    </w:pPr>
  </w:style>
  <w:style w:type="character" w:customStyle="1" w:styleId="Textkrper-ErstzeileneinzugZchn">
    <w:name w:val="Textkörper-Erstzeileneinzug Zchn"/>
    <w:basedOn w:val="TextkrperZchn"/>
    <w:link w:val="Textkrper-Erstzeileneinzug"/>
    <w:uiPriority w:val="99"/>
    <w:semiHidden/>
    <w:rsid w:val="00270E85"/>
    <w:rPr>
      <w:rFonts w:ascii="Arial" w:eastAsia="Times New Roman" w:hAnsi="Arial" w:cs="Times New Roman"/>
      <w:sz w:val="18"/>
      <w:szCs w:val="20"/>
      <w:lang w:val="en-GB"/>
    </w:rPr>
  </w:style>
  <w:style w:type="paragraph" w:styleId="Datum">
    <w:name w:val="Date"/>
    <w:basedOn w:val="Standard"/>
    <w:next w:val="Standard"/>
    <w:link w:val="DatumZchn"/>
    <w:uiPriority w:val="99"/>
    <w:semiHidden/>
    <w:unhideWhenUsed/>
    <w:rsid w:val="00270E85"/>
  </w:style>
  <w:style w:type="character" w:customStyle="1" w:styleId="DatumZchn">
    <w:name w:val="Datum Zchn"/>
    <w:basedOn w:val="Absatz-Standardschriftart"/>
    <w:link w:val="Datum"/>
    <w:uiPriority w:val="99"/>
    <w:semiHidden/>
    <w:rsid w:val="00270E85"/>
    <w:rPr>
      <w:rFonts w:ascii="Arial" w:eastAsia="Times New Roman" w:hAnsi="Arial" w:cs="Times New Roman"/>
      <w:sz w:val="18"/>
      <w:szCs w:val="20"/>
      <w:lang w:val="en-GB"/>
    </w:rPr>
  </w:style>
  <w:style w:type="paragraph" w:styleId="Anrede">
    <w:name w:val="Salutation"/>
    <w:basedOn w:val="Standard"/>
    <w:next w:val="Standard"/>
    <w:link w:val="AnredeZchn"/>
    <w:uiPriority w:val="99"/>
    <w:semiHidden/>
    <w:unhideWhenUsed/>
    <w:rsid w:val="00270E85"/>
  </w:style>
  <w:style w:type="character" w:customStyle="1" w:styleId="AnredeZchn">
    <w:name w:val="Anrede Zchn"/>
    <w:basedOn w:val="Absatz-Standardschriftart"/>
    <w:link w:val="Anrede"/>
    <w:uiPriority w:val="99"/>
    <w:semiHidden/>
    <w:rsid w:val="00270E85"/>
    <w:rPr>
      <w:rFonts w:ascii="Arial" w:eastAsia="Times New Roman" w:hAnsi="Arial" w:cs="Times New Roman"/>
      <w:sz w:val="18"/>
      <w:szCs w:val="20"/>
      <w:lang w:val="en-GB"/>
    </w:rPr>
  </w:style>
  <w:style w:type="paragraph" w:styleId="Untertitel">
    <w:name w:val="Subtitle"/>
    <w:basedOn w:val="Standard"/>
    <w:next w:val="Standard"/>
    <w:link w:val="UntertitelZchn"/>
    <w:uiPriority w:val="11"/>
    <w:qFormat/>
    <w:rsid w:val="00270E8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270E85"/>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270E8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270E85"/>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270E85"/>
    <w:pPr>
      <w:spacing w:after="120"/>
      <w:ind w:left="1415"/>
      <w:contextualSpacing/>
    </w:pPr>
  </w:style>
  <w:style w:type="paragraph" w:styleId="Listenfortsetzung4">
    <w:name w:val="List Continue 4"/>
    <w:basedOn w:val="Standard"/>
    <w:uiPriority w:val="99"/>
    <w:semiHidden/>
    <w:unhideWhenUsed/>
    <w:rsid w:val="00270E85"/>
    <w:pPr>
      <w:spacing w:after="120"/>
      <w:ind w:left="1132"/>
      <w:contextualSpacing/>
    </w:pPr>
  </w:style>
  <w:style w:type="paragraph" w:styleId="Listenfortsetzung3">
    <w:name w:val="List Continue 3"/>
    <w:basedOn w:val="Standard"/>
    <w:uiPriority w:val="99"/>
    <w:semiHidden/>
    <w:unhideWhenUsed/>
    <w:rsid w:val="00270E85"/>
    <w:pPr>
      <w:spacing w:after="120"/>
      <w:ind w:left="849"/>
      <w:contextualSpacing/>
    </w:pPr>
  </w:style>
  <w:style w:type="paragraph" w:styleId="Listenfortsetzung2">
    <w:name w:val="List Continue 2"/>
    <w:basedOn w:val="Standard"/>
    <w:uiPriority w:val="99"/>
    <w:semiHidden/>
    <w:unhideWhenUsed/>
    <w:rsid w:val="00270E85"/>
    <w:pPr>
      <w:spacing w:after="120"/>
      <w:ind w:left="566"/>
      <w:contextualSpacing/>
    </w:pPr>
  </w:style>
  <w:style w:type="paragraph" w:styleId="Listenfortsetzung">
    <w:name w:val="List Continue"/>
    <w:basedOn w:val="Standard"/>
    <w:uiPriority w:val="99"/>
    <w:semiHidden/>
    <w:unhideWhenUsed/>
    <w:rsid w:val="00270E85"/>
    <w:pPr>
      <w:spacing w:after="120"/>
      <w:ind w:left="283"/>
      <w:contextualSpacing/>
    </w:pPr>
  </w:style>
  <w:style w:type="paragraph" w:styleId="Unterschrift">
    <w:name w:val="Signature"/>
    <w:basedOn w:val="Standard"/>
    <w:link w:val="UnterschriftZchn"/>
    <w:uiPriority w:val="99"/>
    <w:semiHidden/>
    <w:unhideWhenUsed/>
    <w:rsid w:val="00270E85"/>
    <w:pPr>
      <w:spacing w:line="240" w:lineRule="auto"/>
      <w:ind w:left="4252"/>
    </w:pPr>
  </w:style>
  <w:style w:type="character" w:customStyle="1" w:styleId="UnterschriftZchn">
    <w:name w:val="Unterschrift Zchn"/>
    <w:basedOn w:val="Absatz-Standardschriftart"/>
    <w:link w:val="Unterschrift"/>
    <w:uiPriority w:val="99"/>
    <w:semiHidden/>
    <w:rsid w:val="00270E85"/>
    <w:rPr>
      <w:rFonts w:ascii="Arial" w:eastAsia="Times New Roman" w:hAnsi="Arial" w:cs="Times New Roman"/>
      <w:sz w:val="18"/>
      <w:szCs w:val="20"/>
      <w:lang w:val="en-GB"/>
    </w:rPr>
  </w:style>
  <w:style w:type="paragraph" w:styleId="Gruformel">
    <w:name w:val="Closing"/>
    <w:basedOn w:val="Standard"/>
    <w:link w:val="GruformelZchn"/>
    <w:uiPriority w:val="99"/>
    <w:semiHidden/>
    <w:unhideWhenUsed/>
    <w:rsid w:val="00270E85"/>
    <w:pPr>
      <w:spacing w:line="240" w:lineRule="auto"/>
      <w:ind w:left="4252"/>
    </w:pPr>
  </w:style>
  <w:style w:type="character" w:customStyle="1" w:styleId="GruformelZchn">
    <w:name w:val="Grußformel Zchn"/>
    <w:basedOn w:val="Absatz-Standardschriftart"/>
    <w:link w:val="Gruformel"/>
    <w:uiPriority w:val="99"/>
    <w:semiHidden/>
    <w:rsid w:val="00270E85"/>
    <w:rPr>
      <w:rFonts w:ascii="Arial" w:eastAsia="Times New Roman" w:hAnsi="Arial" w:cs="Times New Roman"/>
      <w:sz w:val="18"/>
      <w:szCs w:val="20"/>
      <w:lang w:val="en-GB"/>
    </w:rPr>
  </w:style>
  <w:style w:type="paragraph" w:styleId="Titel">
    <w:name w:val="Title"/>
    <w:basedOn w:val="Standard"/>
    <w:next w:val="Standard"/>
    <w:link w:val="TitelZchn"/>
    <w:uiPriority w:val="10"/>
    <w:qFormat/>
    <w:rsid w:val="00270E85"/>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70E85"/>
    <w:rPr>
      <w:rFonts w:asciiTheme="majorHAnsi" w:eastAsiaTheme="majorEastAsia" w:hAnsiTheme="majorHAnsi" w:cstheme="majorBidi"/>
      <w:spacing w:val="-10"/>
      <w:kern w:val="28"/>
      <w:sz w:val="56"/>
      <w:szCs w:val="56"/>
      <w:lang w:val="en-GB"/>
    </w:rPr>
  </w:style>
  <w:style w:type="paragraph" w:styleId="Listennummer5">
    <w:name w:val="List Number 5"/>
    <w:basedOn w:val="Standard"/>
    <w:uiPriority w:val="99"/>
    <w:semiHidden/>
    <w:unhideWhenUsed/>
    <w:rsid w:val="00270E85"/>
    <w:pPr>
      <w:numPr>
        <w:numId w:val="5"/>
      </w:numPr>
      <w:contextualSpacing/>
    </w:pPr>
  </w:style>
  <w:style w:type="paragraph" w:styleId="Listennummer4">
    <w:name w:val="List Number 4"/>
    <w:basedOn w:val="Standard"/>
    <w:uiPriority w:val="99"/>
    <w:semiHidden/>
    <w:unhideWhenUsed/>
    <w:rsid w:val="00270E85"/>
    <w:pPr>
      <w:numPr>
        <w:numId w:val="6"/>
      </w:numPr>
      <w:contextualSpacing/>
    </w:pPr>
  </w:style>
  <w:style w:type="paragraph" w:styleId="Listennummer3">
    <w:name w:val="List Number 3"/>
    <w:basedOn w:val="Standard"/>
    <w:uiPriority w:val="99"/>
    <w:semiHidden/>
    <w:unhideWhenUsed/>
    <w:rsid w:val="00270E85"/>
    <w:pPr>
      <w:numPr>
        <w:numId w:val="7"/>
      </w:numPr>
      <w:contextualSpacing/>
    </w:pPr>
  </w:style>
  <w:style w:type="paragraph" w:styleId="Listennummer2">
    <w:name w:val="List Number 2"/>
    <w:basedOn w:val="Standard"/>
    <w:uiPriority w:val="99"/>
    <w:semiHidden/>
    <w:unhideWhenUsed/>
    <w:rsid w:val="00270E85"/>
    <w:pPr>
      <w:numPr>
        <w:numId w:val="8"/>
      </w:numPr>
      <w:contextualSpacing/>
    </w:pPr>
  </w:style>
  <w:style w:type="paragraph" w:styleId="Aufzhlungszeichen5">
    <w:name w:val="List Bullet 5"/>
    <w:basedOn w:val="Standard"/>
    <w:uiPriority w:val="99"/>
    <w:semiHidden/>
    <w:unhideWhenUsed/>
    <w:rsid w:val="00270E85"/>
    <w:pPr>
      <w:numPr>
        <w:numId w:val="9"/>
      </w:numPr>
      <w:contextualSpacing/>
    </w:pPr>
  </w:style>
  <w:style w:type="paragraph" w:styleId="Aufzhlungszeichen4">
    <w:name w:val="List Bullet 4"/>
    <w:basedOn w:val="Standard"/>
    <w:uiPriority w:val="99"/>
    <w:semiHidden/>
    <w:unhideWhenUsed/>
    <w:rsid w:val="00270E85"/>
    <w:pPr>
      <w:numPr>
        <w:numId w:val="10"/>
      </w:numPr>
      <w:contextualSpacing/>
    </w:pPr>
  </w:style>
  <w:style w:type="paragraph" w:styleId="Aufzhlungszeichen3">
    <w:name w:val="List Bullet 3"/>
    <w:basedOn w:val="Standard"/>
    <w:uiPriority w:val="99"/>
    <w:semiHidden/>
    <w:unhideWhenUsed/>
    <w:rsid w:val="00270E85"/>
    <w:pPr>
      <w:numPr>
        <w:numId w:val="11"/>
      </w:numPr>
      <w:contextualSpacing/>
    </w:pPr>
  </w:style>
  <w:style w:type="paragraph" w:styleId="Aufzhlungszeichen2">
    <w:name w:val="List Bullet 2"/>
    <w:basedOn w:val="Standard"/>
    <w:uiPriority w:val="99"/>
    <w:semiHidden/>
    <w:unhideWhenUsed/>
    <w:rsid w:val="00270E85"/>
    <w:pPr>
      <w:numPr>
        <w:numId w:val="12"/>
      </w:numPr>
      <w:contextualSpacing/>
    </w:pPr>
  </w:style>
  <w:style w:type="paragraph" w:styleId="Liste5">
    <w:name w:val="List 5"/>
    <w:basedOn w:val="Standard"/>
    <w:uiPriority w:val="99"/>
    <w:semiHidden/>
    <w:unhideWhenUsed/>
    <w:rsid w:val="00270E85"/>
    <w:pPr>
      <w:ind w:left="1415" w:hanging="283"/>
      <w:contextualSpacing/>
    </w:pPr>
  </w:style>
  <w:style w:type="paragraph" w:styleId="Liste4">
    <w:name w:val="List 4"/>
    <w:basedOn w:val="Standard"/>
    <w:uiPriority w:val="99"/>
    <w:semiHidden/>
    <w:unhideWhenUsed/>
    <w:rsid w:val="00270E85"/>
    <w:pPr>
      <w:ind w:left="1132" w:hanging="283"/>
      <w:contextualSpacing/>
    </w:pPr>
  </w:style>
  <w:style w:type="paragraph" w:styleId="Liste3">
    <w:name w:val="List 3"/>
    <w:basedOn w:val="Standard"/>
    <w:uiPriority w:val="99"/>
    <w:semiHidden/>
    <w:unhideWhenUsed/>
    <w:rsid w:val="00270E85"/>
    <w:pPr>
      <w:ind w:left="849" w:hanging="283"/>
      <w:contextualSpacing/>
    </w:pPr>
  </w:style>
  <w:style w:type="paragraph" w:styleId="Liste2">
    <w:name w:val="List 2"/>
    <w:basedOn w:val="Standard"/>
    <w:uiPriority w:val="99"/>
    <w:semiHidden/>
    <w:unhideWhenUsed/>
    <w:rsid w:val="00270E85"/>
    <w:pPr>
      <w:ind w:left="566" w:hanging="283"/>
      <w:contextualSpacing/>
    </w:pPr>
  </w:style>
  <w:style w:type="paragraph" w:styleId="Listennummer">
    <w:name w:val="List Number"/>
    <w:basedOn w:val="Standard"/>
    <w:uiPriority w:val="99"/>
    <w:semiHidden/>
    <w:unhideWhenUsed/>
    <w:rsid w:val="00270E85"/>
    <w:pPr>
      <w:numPr>
        <w:numId w:val="13"/>
      </w:numPr>
      <w:contextualSpacing/>
    </w:pPr>
  </w:style>
  <w:style w:type="paragraph" w:styleId="Aufzhlungszeichen">
    <w:name w:val="List Bullet"/>
    <w:basedOn w:val="Standard"/>
    <w:uiPriority w:val="99"/>
    <w:semiHidden/>
    <w:unhideWhenUsed/>
    <w:rsid w:val="00270E85"/>
    <w:pPr>
      <w:numPr>
        <w:numId w:val="14"/>
      </w:numPr>
      <w:contextualSpacing/>
    </w:pPr>
  </w:style>
  <w:style w:type="paragraph" w:styleId="Liste">
    <w:name w:val="List"/>
    <w:basedOn w:val="Standard"/>
    <w:uiPriority w:val="99"/>
    <w:semiHidden/>
    <w:unhideWhenUsed/>
    <w:rsid w:val="00270E85"/>
    <w:pPr>
      <w:ind w:left="283" w:hanging="283"/>
      <w:contextualSpacing/>
    </w:pPr>
  </w:style>
  <w:style w:type="paragraph" w:styleId="RGV-berschrift">
    <w:name w:val="toa heading"/>
    <w:basedOn w:val="Standard"/>
    <w:next w:val="Standard"/>
    <w:uiPriority w:val="99"/>
    <w:semiHidden/>
    <w:unhideWhenUsed/>
    <w:rsid w:val="00270E8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270E85"/>
    <w:pPr>
      <w:tabs>
        <w:tab w:val="left" w:pos="480"/>
        <w:tab w:val="left" w:pos="960"/>
        <w:tab w:val="left" w:pos="1440"/>
        <w:tab w:val="left" w:pos="1920"/>
        <w:tab w:val="left" w:pos="2400"/>
        <w:tab w:val="left" w:pos="2880"/>
        <w:tab w:val="left" w:pos="3360"/>
        <w:tab w:val="left" w:pos="3840"/>
        <w:tab w:val="left" w:pos="4320"/>
      </w:tabs>
      <w:spacing w:after="0" w:line="264" w:lineRule="auto"/>
      <w:jc w:val="both"/>
    </w:pPr>
    <w:rPr>
      <w:rFonts w:ascii="Consolas" w:eastAsia="Times New Roman" w:hAnsi="Consolas" w:cs="Times New Roman"/>
      <w:sz w:val="20"/>
      <w:szCs w:val="20"/>
      <w:lang w:val="en-GB"/>
    </w:rPr>
  </w:style>
  <w:style w:type="character" w:customStyle="1" w:styleId="MakrotextZchn">
    <w:name w:val="Makrotext Zchn"/>
    <w:basedOn w:val="Absatz-Standardschriftart"/>
    <w:link w:val="Makrotext"/>
    <w:uiPriority w:val="99"/>
    <w:semiHidden/>
    <w:rsid w:val="00270E85"/>
    <w:rPr>
      <w:rFonts w:ascii="Consolas" w:eastAsia="Times New Roman" w:hAnsi="Consolas" w:cs="Times New Roman"/>
      <w:sz w:val="20"/>
      <w:szCs w:val="20"/>
      <w:lang w:val="en-GB"/>
    </w:rPr>
  </w:style>
  <w:style w:type="paragraph" w:styleId="Rechtsgrundlagenverzeichnis">
    <w:name w:val="table of authorities"/>
    <w:basedOn w:val="Standard"/>
    <w:next w:val="Standard"/>
    <w:uiPriority w:val="99"/>
    <w:semiHidden/>
    <w:unhideWhenUsed/>
    <w:rsid w:val="00270E85"/>
    <w:pPr>
      <w:tabs>
        <w:tab w:val="clear" w:pos="7100"/>
      </w:tabs>
      <w:ind w:left="180" w:hanging="180"/>
    </w:pPr>
  </w:style>
  <w:style w:type="paragraph" w:styleId="Endnotentext">
    <w:name w:val="endnote text"/>
    <w:basedOn w:val="Standard"/>
    <w:link w:val="EndnotentextZchn"/>
    <w:uiPriority w:val="99"/>
    <w:semiHidden/>
    <w:unhideWhenUsed/>
    <w:rsid w:val="00270E85"/>
    <w:pPr>
      <w:spacing w:line="240" w:lineRule="auto"/>
    </w:pPr>
    <w:rPr>
      <w:sz w:val="20"/>
    </w:rPr>
  </w:style>
  <w:style w:type="character" w:customStyle="1" w:styleId="EndnotentextZchn">
    <w:name w:val="Endnotentext Zchn"/>
    <w:basedOn w:val="Absatz-Standardschriftart"/>
    <w:link w:val="Endnotentext"/>
    <w:uiPriority w:val="99"/>
    <w:semiHidden/>
    <w:rsid w:val="00270E85"/>
    <w:rPr>
      <w:rFonts w:ascii="Arial" w:eastAsia="Times New Roman" w:hAnsi="Arial" w:cs="Times New Roman"/>
      <w:sz w:val="20"/>
      <w:szCs w:val="20"/>
      <w:lang w:val="en-GB"/>
    </w:rPr>
  </w:style>
  <w:style w:type="character" w:styleId="Endnotenzeichen">
    <w:name w:val="endnote reference"/>
    <w:basedOn w:val="Absatz-Standardschriftart"/>
    <w:uiPriority w:val="99"/>
    <w:semiHidden/>
    <w:unhideWhenUsed/>
    <w:rsid w:val="00270E85"/>
    <w:rPr>
      <w:vertAlign w:val="superscript"/>
    </w:rPr>
  </w:style>
  <w:style w:type="character" w:styleId="Seitenzahl">
    <w:name w:val="page number"/>
    <w:basedOn w:val="Absatz-Standardschriftart"/>
    <w:uiPriority w:val="99"/>
    <w:semiHidden/>
    <w:unhideWhenUsed/>
    <w:rsid w:val="00270E85"/>
  </w:style>
  <w:style w:type="character" w:styleId="Kommentarzeichen">
    <w:name w:val="annotation reference"/>
    <w:basedOn w:val="Absatz-Standardschriftart"/>
    <w:uiPriority w:val="99"/>
    <w:semiHidden/>
    <w:unhideWhenUsed/>
    <w:rsid w:val="00270E85"/>
    <w:rPr>
      <w:sz w:val="16"/>
      <w:szCs w:val="16"/>
    </w:rPr>
  </w:style>
  <w:style w:type="character" w:styleId="Funotenzeichen">
    <w:name w:val="footnote reference"/>
    <w:basedOn w:val="Absatz-Standardschriftart"/>
    <w:uiPriority w:val="99"/>
    <w:semiHidden/>
    <w:unhideWhenUsed/>
    <w:rsid w:val="00270E85"/>
    <w:rPr>
      <w:vertAlign w:val="superscript"/>
    </w:rPr>
  </w:style>
  <w:style w:type="paragraph" w:styleId="Umschlagabsenderadresse">
    <w:name w:val="envelope return"/>
    <w:basedOn w:val="Standard"/>
    <w:uiPriority w:val="99"/>
    <w:semiHidden/>
    <w:unhideWhenUsed/>
    <w:rsid w:val="00270E85"/>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270E8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270E85"/>
    <w:pPr>
      <w:tabs>
        <w:tab w:val="clear" w:pos="7100"/>
      </w:tabs>
    </w:pPr>
  </w:style>
  <w:style w:type="paragraph" w:styleId="Index1">
    <w:name w:val="index 1"/>
    <w:basedOn w:val="Standard"/>
    <w:next w:val="Standard"/>
    <w:autoRedefine/>
    <w:uiPriority w:val="99"/>
    <w:semiHidden/>
    <w:unhideWhenUsed/>
    <w:rsid w:val="00270E85"/>
    <w:pPr>
      <w:tabs>
        <w:tab w:val="clear" w:pos="7100"/>
      </w:tabs>
      <w:spacing w:line="240" w:lineRule="auto"/>
      <w:ind w:left="180" w:hanging="180"/>
    </w:pPr>
  </w:style>
  <w:style w:type="paragraph" w:styleId="Indexberschrift">
    <w:name w:val="index heading"/>
    <w:basedOn w:val="Standard"/>
    <w:next w:val="Index1"/>
    <w:uiPriority w:val="99"/>
    <w:semiHidden/>
    <w:unhideWhenUsed/>
    <w:rsid w:val="00270E85"/>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270E85"/>
    <w:pPr>
      <w:tabs>
        <w:tab w:val="clear" w:pos="7100"/>
        <w:tab w:val="center" w:pos="4703"/>
        <w:tab w:val="right" w:pos="9406"/>
      </w:tabs>
      <w:spacing w:line="240" w:lineRule="auto"/>
    </w:pPr>
  </w:style>
  <w:style w:type="character" w:customStyle="1" w:styleId="FuzeileZchn">
    <w:name w:val="Fußzeile Zchn"/>
    <w:basedOn w:val="Absatz-Standardschriftart"/>
    <w:link w:val="Fuzeile"/>
    <w:uiPriority w:val="99"/>
    <w:semiHidden/>
    <w:rsid w:val="00270E85"/>
    <w:rPr>
      <w:rFonts w:ascii="Arial" w:eastAsia="Times New Roman" w:hAnsi="Arial" w:cs="Times New Roman"/>
      <w:sz w:val="18"/>
      <w:szCs w:val="20"/>
      <w:lang w:val="en-GB"/>
    </w:rPr>
  </w:style>
  <w:style w:type="paragraph" w:styleId="Kopfzeile">
    <w:name w:val="header"/>
    <w:basedOn w:val="Standard"/>
    <w:link w:val="KopfzeileZchn"/>
    <w:uiPriority w:val="99"/>
    <w:semiHidden/>
    <w:unhideWhenUsed/>
    <w:rsid w:val="00270E85"/>
    <w:pPr>
      <w:tabs>
        <w:tab w:val="clear" w:pos="7100"/>
        <w:tab w:val="center" w:pos="4703"/>
        <w:tab w:val="right" w:pos="9406"/>
      </w:tabs>
      <w:spacing w:line="240" w:lineRule="auto"/>
    </w:pPr>
  </w:style>
  <w:style w:type="character" w:customStyle="1" w:styleId="KopfzeileZchn">
    <w:name w:val="Kopfzeile Zchn"/>
    <w:basedOn w:val="Absatz-Standardschriftart"/>
    <w:link w:val="Kopfzeile"/>
    <w:uiPriority w:val="99"/>
    <w:semiHidden/>
    <w:rsid w:val="00270E85"/>
    <w:rPr>
      <w:rFonts w:ascii="Arial" w:eastAsia="Times New Roman" w:hAnsi="Arial" w:cs="Times New Roman"/>
      <w:sz w:val="18"/>
      <w:szCs w:val="20"/>
      <w:lang w:val="en-GB"/>
    </w:rPr>
  </w:style>
  <w:style w:type="paragraph" w:styleId="Kommentartext">
    <w:name w:val="annotation text"/>
    <w:basedOn w:val="Standard"/>
    <w:link w:val="KommentartextZchn"/>
    <w:uiPriority w:val="99"/>
    <w:unhideWhenUsed/>
    <w:rsid w:val="00270E85"/>
    <w:pPr>
      <w:spacing w:line="240" w:lineRule="auto"/>
    </w:pPr>
    <w:rPr>
      <w:sz w:val="20"/>
    </w:rPr>
  </w:style>
  <w:style w:type="character" w:customStyle="1" w:styleId="KommentartextZchn">
    <w:name w:val="Kommentartext Zchn"/>
    <w:basedOn w:val="Absatz-Standardschriftart"/>
    <w:link w:val="Kommentartext"/>
    <w:uiPriority w:val="99"/>
    <w:rsid w:val="00270E85"/>
    <w:rPr>
      <w:rFonts w:ascii="Arial" w:eastAsia="Times New Roman" w:hAnsi="Arial" w:cs="Times New Roman"/>
      <w:sz w:val="20"/>
      <w:szCs w:val="20"/>
      <w:lang w:val="en-GB"/>
    </w:rPr>
  </w:style>
  <w:style w:type="paragraph" w:styleId="Funotentext">
    <w:name w:val="footnote text"/>
    <w:basedOn w:val="Standard"/>
    <w:link w:val="FunotentextZchn"/>
    <w:uiPriority w:val="99"/>
    <w:semiHidden/>
    <w:unhideWhenUsed/>
    <w:rsid w:val="00270E85"/>
    <w:pPr>
      <w:spacing w:line="240" w:lineRule="auto"/>
    </w:pPr>
    <w:rPr>
      <w:sz w:val="20"/>
    </w:rPr>
  </w:style>
  <w:style w:type="character" w:customStyle="1" w:styleId="FunotentextZchn">
    <w:name w:val="Fußnotentext Zchn"/>
    <w:basedOn w:val="Absatz-Standardschriftart"/>
    <w:link w:val="Funotentext"/>
    <w:uiPriority w:val="99"/>
    <w:semiHidden/>
    <w:rsid w:val="00270E85"/>
    <w:rPr>
      <w:rFonts w:ascii="Arial" w:eastAsia="Times New Roman" w:hAnsi="Arial" w:cs="Times New Roman"/>
      <w:sz w:val="20"/>
      <w:szCs w:val="20"/>
      <w:lang w:val="en-GB"/>
    </w:rPr>
  </w:style>
  <w:style w:type="paragraph" w:styleId="Standardeinzug">
    <w:name w:val="Normal Indent"/>
    <w:basedOn w:val="Standard"/>
    <w:uiPriority w:val="99"/>
    <w:semiHidden/>
    <w:unhideWhenUsed/>
    <w:rsid w:val="00270E85"/>
    <w:pPr>
      <w:ind w:left="720"/>
    </w:pPr>
  </w:style>
  <w:style w:type="paragraph" w:styleId="Verzeichnis9">
    <w:name w:val="toc 9"/>
    <w:basedOn w:val="Standard"/>
    <w:next w:val="Standard"/>
    <w:autoRedefine/>
    <w:uiPriority w:val="39"/>
    <w:semiHidden/>
    <w:unhideWhenUsed/>
    <w:rsid w:val="00270E85"/>
    <w:pPr>
      <w:tabs>
        <w:tab w:val="clear" w:pos="7100"/>
      </w:tabs>
      <w:spacing w:after="100"/>
      <w:ind w:left="1440"/>
    </w:pPr>
  </w:style>
  <w:style w:type="paragraph" w:styleId="Verzeichnis8">
    <w:name w:val="toc 8"/>
    <w:basedOn w:val="Standard"/>
    <w:next w:val="Standard"/>
    <w:autoRedefine/>
    <w:uiPriority w:val="39"/>
    <w:semiHidden/>
    <w:unhideWhenUsed/>
    <w:rsid w:val="00270E85"/>
    <w:pPr>
      <w:tabs>
        <w:tab w:val="clear" w:pos="7100"/>
      </w:tabs>
      <w:spacing w:after="100"/>
      <w:ind w:left="1260"/>
    </w:pPr>
  </w:style>
  <w:style w:type="paragraph" w:styleId="Verzeichnis7">
    <w:name w:val="toc 7"/>
    <w:basedOn w:val="Standard"/>
    <w:next w:val="Standard"/>
    <w:autoRedefine/>
    <w:uiPriority w:val="39"/>
    <w:semiHidden/>
    <w:unhideWhenUsed/>
    <w:rsid w:val="00270E85"/>
    <w:pPr>
      <w:tabs>
        <w:tab w:val="clear" w:pos="7100"/>
      </w:tabs>
      <w:spacing w:after="100"/>
      <w:ind w:left="1080"/>
    </w:pPr>
  </w:style>
  <w:style w:type="paragraph" w:styleId="Verzeichnis6">
    <w:name w:val="toc 6"/>
    <w:basedOn w:val="Standard"/>
    <w:next w:val="Standard"/>
    <w:autoRedefine/>
    <w:uiPriority w:val="39"/>
    <w:semiHidden/>
    <w:unhideWhenUsed/>
    <w:rsid w:val="00270E85"/>
    <w:pPr>
      <w:tabs>
        <w:tab w:val="clear" w:pos="7100"/>
      </w:tabs>
      <w:spacing w:after="100"/>
      <w:ind w:left="900"/>
    </w:pPr>
  </w:style>
  <w:style w:type="paragraph" w:styleId="Verzeichnis5">
    <w:name w:val="toc 5"/>
    <w:basedOn w:val="Standard"/>
    <w:next w:val="Standard"/>
    <w:autoRedefine/>
    <w:uiPriority w:val="39"/>
    <w:semiHidden/>
    <w:unhideWhenUsed/>
    <w:rsid w:val="00270E85"/>
    <w:pPr>
      <w:tabs>
        <w:tab w:val="clear" w:pos="7100"/>
      </w:tabs>
      <w:spacing w:after="100"/>
      <w:ind w:left="720"/>
    </w:pPr>
  </w:style>
  <w:style w:type="paragraph" w:styleId="Verzeichnis4">
    <w:name w:val="toc 4"/>
    <w:basedOn w:val="Standard"/>
    <w:next w:val="Standard"/>
    <w:autoRedefine/>
    <w:uiPriority w:val="39"/>
    <w:semiHidden/>
    <w:unhideWhenUsed/>
    <w:rsid w:val="00270E85"/>
    <w:pPr>
      <w:tabs>
        <w:tab w:val="clear" w:pos="7100"/>
      </w:tabs>
      <w:spacing w:after="100"/>
      <w:ind w:left="540"/>
    </w:pPr>
  </w:style>
  <w:style w:type="paragraph" w:styleId="Verzeichnis3">
    <w:name w:val="toc 3"/>
    <w:basedOn w:val="Standard"/>
    <w:next w:val="Standard"/>
    <w:autoRedefine/>
    <w:uiPriority w:val="39"/>
    <w:semiHidden/>
    <w:unhideWhenUsed/>
    <w:rsid w:val="00270E85"/>
    <w:pPr>
      <w:tabs>
        <w:tab w:val="clear" w:pos="7100"/>
      </w:tabs>
      <w:spacing w:after="100"/>
      <w:ind w:left="360"/>
    </w:pPr>
  </w:style>
  <w:style w:type="paragraph" w:styleId="Verzeichnis2">
    <w:name w:val="toc 2"/>
    <w:basedOn w:val="Standard"/>
    <w:next w:val="Standard"/>
    <w:autoRedefine/>
    <w:uiPriority w:val="39"/>
    <w:semiHidden/>
    <w:unhideWhenUsed/>
    <w:rsid w:val="00270E85"/>
    <w:pPr>
      <w:tabs>
        <w:tab w:val="clear" w:pos="7100"/>
      </w:tabs>
      <w:spacing w:after="100"/>
      <w:ind w:left="180"/>
    </w:pPr>
  </w:style>
  <w:style w:type="paragraph" w:styleId="Verzeichnis1">
    <w:name w:val="toc 1"/>
    <w:basedOn w:val="Standard"/>
    <w:next w:val="Standard"/>
    <w:autoRedefine/>
    <w:uiPriority w:val="39"/>
    <w:semiHidden/>
    <w:unhideWhenUsed/>
    <w:rsid w:val="00270E85"/>
    <w:pPr>
      <w:tabs>
        <w:tab w:val="clear" w:pos="7100"/>
      </w:tabs>
      <w:spacing w:after="100"/>
    </w:pPr>
  </w:style>
  <w:style w:type="paragraph" w:styleId="Index9">
    <w:name w:val="index 9"/>
    <w:basedOn w:val="Standard"/>
    <w:next w:val="Standard"/>
    <w:autoRedefine/>
    <w:uiPriority w:val="99"/>
    <w:semiHidden/>
    <w:unhideWhenUsed/>
    <w:rsid w:val="00270E85"/>
    <w:pPr>
      <w:tabs>
        <w:tab w:val="clear" w:pos="7100"/>
      </w:tabs>
      <w:spacing w:line="240" w:lineRule="auto"/>
      <w:ind w:left="1620" w:hanging="180"/>
    </w:pPr>
  </w:style>
  <w:style w:type="paragraph" w:styleId="Index8">
    <w:name w:val="index 8"/>
    <w:basedOn w:val="Standard"/>
    <w:next w:val="Standard"/>
    <w:autoRedefine/>
    <w:uiPriority w:val="99"/>
    <w:semiHidden/>
    <w:unhideWhenUsed/>
    <w:rsid w:val="00270E85"/>
    <w:pPr>
      <w:tabs>
        <w:tab w:val="clear" w:pos="7100"/>
      </w:tabs>
      <w:spacing w:line="240" w:lineRule="auto"/>
      <w:ind w:left="1440" w:hanging="180"/>
    </w:pPr>
  </w:style>
  <w:style w:type="paragraph" w:styleId="Index7">
    <w:name w:val="index 7"/>
    <w:basedOn w:val="Standard"/>
    <w:next w:val="Standard"/>
    <w:autoRedefine/>
    <w:uiPriority w:val="99"/>
    <w:semiHidden/>
    <w:unhideWhenUsed/>
    <w:rsid w:val="00270E85"/>
    <w:pPr>
      <w:tabs>
        <w:tab w:val="clear" w:pos="7100"/>
      </w:tabs>
      <w:spacing w:line="240" w:lineRule="auto"/>
      <w:ind w:left="1260" w:hanging="180"/>
    </w:pPr>
  </w:style>
  <w:style w:type="paragraph" w:styleId="Index6">
    <w:name w:val="index 6"/>
    <w:basedOn w:val="Standard"/>
    <w:next w:val="Standard"/>
    <w:autoRedefine/>
    <w:uiPriority w:val="99"/>
    <w:semiHidden/>
    <w:unhideWhenUsed/>
    <w:rsid w:val="00270E85"/>
    <w:pPr>
      <w:tabs>
        <w:tab w:val="clear" w:pos="7100"/>
      </w:tabs>
      <w:spacing w:line="240" w:lineRule="auto"/>
      <w:ind w:left="1080" w:hanging="180"/>
    </w:pPr>
  </w:style>
  <w:style w:type="paragraph" w:styleId="Index5">
    <w:name w:val="index 5"/>
    <w:basedOn w:val="Standard"/>
    <w:next w:val="Standard"/>
    <w:autoRedefine/>
    <w:uiPriority w:val="99"/>
    <w:semiHidden/>
    <w:unhideWhenUsed/>
    <w:rsid w:val="00270E85"/>
    <w:pPr>
      <w:tabs>
        <w:tab w:val="clear" w:pos="7100"/>
      </w:tabs>
      <w:spacing w:line="240" w:lineRule="auto"/>
      <w:ind w:left="900" w:hanging="180"/>
    </w:pPr>
  </w:style>
  <w:style w:type="paragraph" w:styleId="Index4">
    <w:name w:val="index 4"/>
    <w:basedOn w:val="Standard"/>
    <w:next w:val="Standard"/>
    <w:autoRedefine/>
    <w:uiPriority w:val="99"/>
    <w:semiHidden/>
    <w:unhideWhenUsed/>
    <w:rsid w:val="00270E85"/>
    <w:pPr>
      <w:tabs>
        <w:tab w:val="clear" w:pos="7100"/>
      </w:tabs>
      <w:spacing w:line="240" w:lineRule="auto"/>
      <w:ind w:left="720" w:hanging="180"/>
    </w:pPr>
  </w:style>
  <w:style w:type="paragraph" w:styleId="Index3">
    <w:name w:val="index 3"/>
    <w:basedOn w:val="Standard"/>
    <w:next w:val="Standard"/>
    <w:autoRedefine/>
    <w:uiPriority w:val="99"/>
    <w:semiHidden/>
    <w:unhideWhenUsed/>
    <w:rsid w:val="00270E85"/>
    <w:pPr>
      <w:tabs>
        <w:tab w:val="clear" w:pos="7100"/>
      </w:tabs>
      <w:spacing w:line="240" w:lineRule="auto"/>
      <w:ind w:left="540" w:hanging="180"/>
    </w:pPr>
  </w:style>
  <w:style w:type="paragraph" w:styleId="Index2">
    <w:name w:val="index 2"/>
    <w:basedOn w:val="Standard"/>
    <w:next w:val="Standard"/>
    <w:autoRedefine/>
    <w:uiPriority w:val="99"/>
    <w:semiHidden/>
    <w:unhideWhenUsed/>
    <w:rsid w:val="00270E85"/>
    <w:pPr>
      <w:tabs>
        <w:tab w:val="clear" w:pos="7100"/>
      </w:tabs>
      <w:spacing w:line="240" w:lineRule="auto"/>
      <w:ind w:left="360" w:hanging="180"/>
    </w:pPr>
  </w:style>
  <w:style w:type="character" w:customStyle="1" w:styleId="zip">
    <w:name w:val="zip"/>
    <w:basedOn w:val="Absatz-Standardschriftart"/>
    <w:rsid w:val="00EE5D1E"/>
  </w:style>
  <w:style w:type="character" w:customStyle="1" w:styleId="city">
    <w:name w:val="city"/>
    <w:basedOn w:val="Absatz-Standardschriftart"/>
    <w:rsid w:val="00EE5D1E"/>
  </w:style>
  <w:style w:type="paragraph" w:styleId="berarbeitung">
    <w:name w:val="Revision"/>
    <w:hidden/>
    <w:uiPriority w:val="99"/>
    <w:semiHidden/>
    <w:rsid w:val="000B4A42"/>
    <w:pPr>
      <w:spacing w:after="0" w:line="240" w:lineRule="auto"/>
    </w:pPr>
    <w:rPr>
      <w:rFonts w:ascii="Arial" w:eastAsia="Times New Roman" w:hAnsi="Arial" w:cs="Times New Roman"/>
      <w:sz w:val="18"/>
      <w:szCs w:val="20"/>
      <w:lang w:val="en-GB"/>
    </w:rPr>
  </w:style>
  <w:style w:type="paragraph" w:styleId="Kommentarthema">
    <w:name w:val="annotation subject"/>
    <w:basedOn w:val="Kommentartext"/>
    <w:next w:val="Kommentartext"/>
    <w:link w:val="KommentarthemaZchn"/>
    <w:uiPriority w:val="99"/>
    <w:semiHidden/>
    <w:unhideWhenUsed/>
    <w:rsid w:val="004B6FA3"/>
    <w:rPr>
      <w:b/>
      <w:bCs/>
    </w:rPr>
  </w:style>
  <w:style w:type="character" w:customStyle="1" w:styleId="KommentarthemaZchn">
    <w:name w:val="Kommentarthema Zchn"/>
    <w:basedOn w:val="KommentartextZchn"/>
    <w:link w:val="Kommentarthema"/>
    <w:uiPriority w:val="99"/>
    <w:semiHidden/>
    <w:rsid w:val="004B6FA3"/>
    <w:rPr>
      <w:rFonts w:ascii="Arial" w:eastAsia="Times New Roman" w:hAnsi="Arial" w:cs="Times New Roman"/>
      <w:b/>
      <w:bCs/>
      <w:sz w:val="20"/>
      <w:szCs w:val="20"/>
      <w:lang w:val="en-GB"/>
    </w:rPr>
  </w:style>
  <w:style w:type="paragraph" w:styleId="Sprechblasentext">
    <w:name w:val="Balloon Text"/>
    <w:basedOn w:val="Standard"/>
    <w:link w:val="SprechblasentextZchn"/>
    <w:uiPriority w:val="99"/>
    <w:semiHidden/>
    <w:unhideWhenUsed/>
    <w:rsid w:val="004C359F"/>
    <w:pPr>
      <w:spacing w:line="240" w:lineRule="auto"/>
    </w:pPr>
    <w:rPr>
      <w:rFonts w:ascii="Segoe UI" w:hAnsi="Segoe UI" w:cs="Segoe UI"/>
      <w:szCs w:val="18"/>
    </w:rPr>
  </w:style>
  <w:style w:type="character" w:customStyle="1" w:styleId="SprechblasentextZchn">
    <w:name w:val="Sprechblasentext Zchn"/>
    <w:basedOn w:val="Absatz-Standardschriftart"/>
    <w:link w:val="Sprechblasentext"/>
    <w:uiPriority w:val="99"/>
    <w:semiHidden/>
    <w:rsid w:val="004C359F"/>
    <w:rPr>
      <w:rFonts w:ascii="Segoe UI" w:eastAsia="Times New Roman"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a-johanna.langendoerfer@lt.hs-fulda.de" TargetMode="External"/><Relationship Id="rId13" Type="http://schemas.openxmlformats.org/officeDocument/2006/relationships/image" Target="media/image5.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0.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jpeg"/><Relationship Id="rId23" Type="http://schemas.microsoft.com/office/2018/08/relationships/commentsExtensible" Target="commentsExtensible.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jpe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FA29E88745A41C9AEEE20E3107EAA00"/>
        <w:category>
          <w:name w:val="Allgemein"/>
          <w:gallery w:val="placeholder"/>
        </w:category>
        <w:types>
          <w:type w:val="bbPlcHdr"/>
        </w:types>
        <w:behaviors>
          <w:behavior w:val="content"/>
        </w:behaviors>
        <w:guid w:val="{F504DFD6-E7C1-46E2-A868-83F99E9E09CD}"/>
      </w:docPartPr>
      <w:docPartBody>
        <w:p w:rsidR="00D52B2A" w:rsidRDefault="005B2776" w:rsidP="005B2776">
          <w:pPr>
            <w:pStyle w:val="BFA29E88745A41C9AEEE20E3107EAA00"/>
          </w:pPr>
          <w:r>
            <w:rPr>
              <w:rStyle w:val="Platzhaltertext"/>
            </w:rPr>
            <w:t>Klicken oder tippen Sie hier, um Text einzugeben.</w:t>
          </w:r>
        </w:p>
      </w:docPartBody>
    </w:docPart>
    <w:docPart>
      <w:docPartPr>
        <w:name w:val="D35EC5C03AEC42B0B6D6E7BB64F13A81"/>
        <w:category>
          <w:name w:val="Allgemein"/>
          <w:gallery w:val="placeholder"/>
        </w:category>
        <w:types>
          <w:type w:val="bbPlcHdr"/>
        </w:types>
        <w:behaviors>
          <w:behavior w:val="content"/>
        </w:behaviors>
        <w:guid w:val="{11F812AF-AACE-4EEA-8A72-EC2834CD45CC}"/>
      </w:docPartPr>
      <w:docPartBody>
        <w:p w:rsidR="00D52B2A" w:rsidRDefault="005B2776" w:rsidP="005B2776">
          <w:pPr>
            <w:pStyle w:val="D35EC5C03AEC42B0B6D6E7BB64F13A81"/>
          </w:pPr>
          <w:r>
            <w:rPr>
              <w:rStyle w:val="Platzhaltertext"/>
            </w:rPr>
            <w:t>Klicken oder tippen Sie hier, um Text einzugeben.</w:t>
          </w:r>
        </w:p>
      </w:docPartBody>
    </w:docPart>
    <w:docPart>
      <w:docPartPr>
        <w:name w:val="059504E1319A4B48A5E2E67D122FCF78"/>
        <w:category>
          <w:name w:val="Allgemein"/>
          <w:gallery w:val="placeholder"/>
        </w:category>
        <w:types>
          <w:type w:val="bbPlcHdr"/>
        </w:types>
        <w:behaviors>
          <w:behavior w:val="content"/>
        </w:behaviors>
        <w:guid w:val="{63215320-A2D3-4618-A9F7-D2BCDC1989FF}"/>
      </w:docPartPr>
      <w:docPartBody>
        <w:p w:rsidR="00D52B2A" w:rsidRDefault="005B2776" w:rsidP="005B2776">
          <w:pPr>
            <w:pStyle w:val="059504E1319A4B48A5E2E67D122FCF78"/>
          </w:pPr>
          <w:r w:rsidRPr="00EB7D85">
            <w:rPr>
              <w:rStyle w:val="Platzhaltertext"/>
            </w:rPr>
            <w:t>Klicken oder tippen Sie hier, um Text einzugeben.</w:t>
          </w:r>
        </w:p>
      </w:docPartBody>
    </w:docPart>
    <w:docPart>
      <w:docPartPr>
        <w:name w:val="BD5D8C2BE9734612BE0FA7149B147061"/>
        <w:category>
          <w:name w:val="Allgemein"/>
          <w:gallery w:val="placeholder"/>
        </w:category>
        <w:types>
          <w:type w:val="bbPlcHdr"/>
        </w:types>
        <w:behaviors>
          <w:behavior w:val="content"/>
        </w:behaviors>
        <w:guid w:val="{C457832F-B65A-410D-9EB7-883D96699E87}"/>
      </w:docPartPr>
      <w:docPartBody>
        <w:p w:rsidR="00D52B2A" w:rsidRDefault="005B2776" w:rsidP="005B2776">
          <w:pPr>
            <w:pStyle w:val="BD5D8C2BE9734612BE0FA7149B147061"/>
          </w:pPr>
          <w:r>
            <w:rPr>
              <w:rStyle w:val="Platzhaltertext"/>
            </w:rPr>
            <w:t>Klicken oder tippen Sie hier, um Text einzugeben.</w:t>
          </w:r>
        </w:p>
      </w:docPartBody>
    </w:docPart>
    <w:docPart>
      <w:docPartPr>
        <w:name w:val="3D00B13C2ED2473EBB8F970031CAA4C5"/>
        <w:category>
          <w:name w:val="Allgemein"/>
          <w:gallery w:val="placeholder"/>
        </w:category>
        <w:types>
          <w:type w:val="bbPlcHdr"/>
        </w:types>
        <w:behaviors>
          <w:behavior w:val="content"/>
        </w:behaviors>
        <w:guid w:val="{26767E97-649A-48FB-9FB0-47A53669705C}"/>
      </w:docPartPr>
      <w:docPartBody>
        <w:p w:rsidR="00D52B2A" w:rsidRDefault="005B2776" w:rsidP="005B2776">
          <w:pPr>
            <w:pStyle w:val="3D00B13C2ED2473EBB8F970031CAA4C5"/>
          </w:pPr>
          <w:r w:rsidRPr="00EB7D85">
            <w:rPr>
              <w:rStyle w:val="Platzhaltertext"/>
            </w:rPr>
            <w:t>Klicken oder tippen Sie hier, um Text einzugeben.</w:t>
          </w:r>
        </w:p>
      </w:docPartBody>
    </w:docPart>
    <w:docPart>
      <w:docPartPr>
        <w:name w:val="FCA4681C7BDD4EAC94FBC41661AACCCE"/>
        <w:category>
          <w:name w:val="Allgemein"/>
          <w:gallery w:val="placeholder"/>
        </w:category>
        <w:types>
          <w:type w:val="bbPlcHdr"/>
        </w:types>
        <w:behaviors>
          <w:behavior w:val="content"/>
        </w:behaviors>
        <w:guid w:val="{B3027999-D59D-4A17-92CD-85F07B936720}"/>
      </w:docPartPr>
      <w:docPartBody>
        <w:p w:rsidR="00D52B2A" w:rsidRDefault="005B2776" w:rsidP="005B2776">
          <w:pPr>
            <w:pStyle w:val="FCA4681C7BDD4EAC94FBC41661AACCCE"/>
          </w:pPr>
          <w:r>
            <w:rPr>
              <w:rStyle w:val="Platzhaltertext"/>
            </w:rPr>
            <w:t>Klicken oder tippen Sie hier, um Text einzugeben.</w:t>
          </w:r>
        </w:p>
      </w:docPartBody>
    </w:docPart>
    <w:docPart>
      <w:docPartPr>
        <w:name w:val="B23994FCDA47419BA99100B1AA5CAF89"/>
        <w:category>
          <w:name w:val="Allgemein"/>
          <w:gallery w:val="placeholder"/>
        </w:category>
        <w:types>
          <w:type w:val="bbPlcHdr"/>
        </w:types>
        <w:behaviors>
          <w:behavior w:val="content"/>
        </w:behaviors>
        <w:guid w:val="{6F65C7D9-243B-4E84-ACAD-9A94A34AB836}"/>
      </w:docPartPr>
      <w:docPartBody>
        <w:p w:rsidR="00D52B2A" w:rsidRDefault="005B2776" w:rsidP="005B2776">
          <w:pPr>
            <w:pStyle w:val="B23994FCDA47419BA99100B1AA5CAF89"/>
          </w:pPr>
          <w:r>
            <w:rPr>
              <w:rStyle w:val="Platzhaltertext"/>
            </w:rPr>
            <w:t>Klicken oder tippen Sie hier, um Text einzugeben.</w:t>
          </w:r>
        </w:p>
      </w:docPartBody>
    </w:docPart>
    <w:docPart>
      <w:docPartPr>
        <w:name w:val="6994BBEDFB3C46248263C439638CDE6B"/>
        <w:category>
          <w:name w:val="Allgemein"/>
          <w:gallery w:val="placeholder"/>
        </w:category>
        <w:types>
          <w:type w:val="bbPlcHdr"/>
        </w:types>
        <w:behaviors>
          <w:behavior w:val="content"/>
        </w:behaviors>
        <w:guid w:val="{51A3F8F4-0C3F-4B8B-8560-140DCBC93610}"/>
      </w:docPartPr>
      <w:docPartBody>
        <w:p w:rsidR="00D52B2A" w:rsidRDefault="005B2776" w:rsidP="005B2776">
          <w:pPr>
            <w:pStyle w:val="6994BBEDFB3C46248263C439638CDE6B"/>
          </w:pPr>
          <w:r w:rsidRPr="00EB7D8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B51C96E2-0C2F-409C-9F00-B2873526259D}"/>
      </w:docPartPr>
      <w:docPartBody>
        <w:p w:rsidR="00D52B2A" w:rsidRDefault="005B2776">
          <w:r w:rsidRPr="00050F4F">
            <w:rPr>
              <w:rStyle w:val="Platzhaltertext"/>
            </w:rPr>
            <w:t>Klicken oder tippen Sie hier, um Text einzugeben.</w:t>
          </w:r>
        </w:p>
      </w:docPartBody>
    </w:docPart>
    <w:docPart>
      <w:docPartPr>
        <w:name w:val="829C073DD35B4BE7BFC901CB906E11D3"/>
        <w:category>
          <w:name w:val="Allgemein"/>
          <w:gallery w:val="placeholder"/>
        </w:category>
        <w:types>
          <w:type w:val="bbPlcHdr"/>
        </w:types>
        <w:behaviors>
          <w:behavior w:val="content"/>
        </w:behaviors>
        <w:guid w:val="{EF9BDAAF-B98E-4246-90F3-7E10B3B6C029}"/>
      </w:docPartPr>
      <w:docPartBody>
        <w:p w:rsidR="00A21FB5" w:rsidRDefault="00D52B2A" w:rsidP="00D52B2A">
          <w:pPr>
            <w:pStyle w:val="829C073DD35B4BE7BFC901CB906E11D3"/>
          </w:pPr>
          <w:r>
            <w:rPr>
              <w:rStyle w:val="Platzhaltertext"/>
            </w:rPr>
            <w:t>Klicken oder tippen Sie hier, um Text einzugeben.</w:t>
          </w:r>
        </w:p>
      </w:docPartBody>
    </w:docPart>
    <w:docPart>
      <w:docPartPr>
        <w:name w:val="20789E9049F94196B5DDD6F8CD6F1DFD"/>
        <w:category>
          <w:name w:val="Allgemein"/>
          <w:gallery w:val="placeholder"/>
        </w:category>
        <w:types>
          <w:type w:val="bbPlcHdr"/>
        </w:types>
        <w:behaviors>
          <w:behavior w:val="content"/>
        </w:behaviors>
        <w:guid w:val="{9C120048-E60F-4802-8E2A-F7F0072E9D1E}"/>
      </w:docPartPr>
      <w:docPartBody>
        <w:p w:rsidR="00A21FB5" w:rsidRDefault="00D52B2A" w:rsidP="00D52B2A">
          <w:pPr>
            <w:pStyle w:val="20789E9049F94196B5DDD6F8CD6F1DFD"/>
          </w:pPr>
          <w:r>
            <w:rPr>
              <w:rStyle w:val="Platzhaltertext"/>
            </w:rPr>
            <w:t>Klicken oder tippen Sie hier, um Text einzugeben.</w:t>
          </w:r>
        </w:p>
      </w:docPartBody>
    </w:docPart>
    <w:docPart>
      <w:docPartPr>
        <w:name w:val="92C7959302AB4F5E9456F93BDC83B8B6"/>
        <w:category>
          <w:name w:val="Allgemein"/>
          <w:gallery w:val="placeholder"/>
        </w:category>
        <w:types>
          <w:type w:val="bbPlcHdr"/>
        </w:types>
        <w:behaviors>
          <w:behavior w:val="content"/>
        </w:behaviors>
        <w:guid w:val="{0A372920-3456-4944-97F4-A9ECB70E0912}"/>
      </w:docPartPr>
      <w:docPartBody>
        <w:p w:rsidR="00A21FB5" w:rsidRDefault="00A21FB5" w:rsidP="00A21FB5">
          <w:pPr>
            <w:pStyle w:val="92C7959302AB4F5E9456F93BDC83B8B6"/>
          </w:pPr>
          <w:r>
            <w:rPr>
              <w:rStyle w:val="Platzhaltertext"/>
            </w:rPr>
            <w:t>Klicken oder tippen Sie hier, um Text einzugeben.</w:t>
          </w:r>
        </w:p>
      </w:docPartBody>
    </w:docPart>
    <w:docPart>
      <w:docPartPr>
        <w:name w:val="B5C05808CE2F4C8FA2E1C2806A500537"/>
        <w:category>
          <w:name w:val="Allgemein"/>
          <w:gallery w:val="placeholder"/>
        </w:category>
        <w:types>
          <w:type w:val="bbPlcHdr"/>
        </w:types>
        <w:behaviors>
          <w:behavior w:val="content"/>
        </w:behaviors>
        <w:guid w:val="{3B89A708-5B39-4715-BCC5-3C6D452A205B}"/>
      </w:docPartPr>
      <w:docPartBody>
        <w:p w:rsidR="00F94F2E" w:rsidRDefault="00B30627" w:rsidP="00B30627">
          <w:pPr>
            <w:pStyle w:val="B5C05808CE2F4C8FA2E1C2806A500537"/>
          </w:pPr>
          <w:r w:rsidRPr="00EB7D85">
            <w:rPr>
              <w:rStyle w:val="Platzhaltertext"/>
            </w:rPr>
            <w:t>Klicken oder tippen Sie hier, um Text einzugeben.</w:t>
          </w:r>
        </w:p>
      </w:docPartBody>
    </w:docPart>
    <w:docPart>
      <w:docPartPr>
        <w:name w:val="D5F9C971980042F69557255FE59D015C"/>
        <w:category>
          <w:name w:val="Allgemein"/>
          <w:gallery w:val="placeholder"/>
        </w:category>
        <w:types>
          <w:type w:val="bbPlcHdr"/>
        </w:types>
        <w:behaviors>
          <w:behavior w:val="content"/>
        </w:behaviors>
        <w:guid w:val="{84C21060-60FE-4BDD-96F9-A4591F8B8746}"/>
      </w:docPartPr>
      <w:docPartBody>
        <w:p w:rsidR="00F94F2E" w:rsidRDefault="00B30627" w:rsidP="00B30627">
          <w:pPr>
            <w:pStyle w:val="D5F9C971980042F69557255FE59D015C"/>
          </w:pPr>
          <w:r w:rsidRPr="00050F4F">
            <w:rPr>
              <w:rStyle w:val="Platzhaltertext"/>
            </w:rPr>
            <w:t>Klicken oder tippen Sie hier, um Text einzugeben.</w:t>
          </w:r>
        </w:p>
      </w:docPartBody>
    </w:docPart>
    <w:docPart>
      <w:docPartPr>
        <w:name w:val="674A6E10CBEB4A43B7D710F0DB3E8D8C"/>
        <w:category>
          <w:name w:val="Allgemein"/>
          <w:gallery w:val="placeholder"/>
        </w:category>
        <w:types>
          <w:type w:val="bbPlcHdr"/>
        </w:types>
        <w:behaviors>
          <w:behavior w:val="content"/>
        </w:behaviors>
        <w:guid w:val="{D832FBCF-4010-42E6-A3EB-D3290C5DF5BE}"/>
      </w:docPartPr>
      <w:docPartBody>
        <w:p w:rsidR="00FD69C1" w:rsidRDefault="00F94F2E" w:rsidP="00F94F2E">
          <w:pPr>
            <w:pStyle w:val="674A6E10CBEB4A43B7D710F0DB3E8D8C"/>
          </w:pPr>
          <w:r>
            <w:rPr>
              <w:rStyle w:val="Platzhaltertext"/>
            </w:rPr>
            <w:t>Klicken oder tippen Sie hier, um Text einzugeben.</w:t>
          </w:r>
        </w:p>
      </w:docPartBody>
    </w:docPart>
    <w:docPart>
      <w:docPartPr>
        <w:name w:val="6BAEFDF07FC14A5A943F3732AF7F12A5"/>
        <w:category>
          <w:name w:val="Allgemein"/>
          <w:gallery w:val="placeholder"/>
        </w:category>
        <w:types>
          <w:type w:val="bbPlcHdr"/>
        </w:types>
        <w:behaviors>
          <w:behavior w:val="content"/>
        </w:behaviors>
        <w:guid w:val="{57339C9F-5719-43B1-9717-5994727F8098}"/>
      </w:docPartPr>
      <w:docPartBody>
        <w:p w:rsidR="00FD69C1" w:rsidRDefault="00F94F2E" w:rsidP="00F94F2E">
          <w:pPr>
            <w:pStyle w:val="6BAEFDF07FC14A5A943F3732AF7F12A5"/>
          </w:pPr>
          <w:r>
            <w:rPr>
              <w:rStyle w:val="Platzhaltertext"/>
            </w:rPr>
            <w:t>Klicken oder tippen Sie hier, um Text einzugeben.</w:t>
          </w:r>
        </w:p>
      </w:docPartBody>
    </w:docPart>
    <w:docPart>
      <w:docPartPr>
        <w:name w:val="601F8F4B70EF441DB02BF4EA78FFCC3F"/>
        <w:category>
          <w:name w:val="Allgemein"/>
          <w:gallery w:val="placeholder"/>
        </w:category>
        <w:types>
          <w:type w:val="bbPlcHdr"/>
        </w:types>
        <w:behaviors>
          <w:behavior w:val="content"/>
        </w:behaviors>
        <w:guid w:val="{764C92AB-D54B-4075-B084-D63C922E8C04}"/>
      </w:docPartPr>
      <w:docPartBody>
        <w:p w:rsidR="0072720F" w:rsidRDefault="001D25CD" w:rsidP="001D25CD">
          <w:pPr>
            <w:pStyle w:val="601F8F4B70EF441DB02BF4EA78FFCC3F"/>
          </w:pPr>
          <w:r w:rsidRPr="00EB7D85">
            <w:rPr>
              <w:rStyle w:val="Platzhaltertext"/>
            </w:rPr>
            <w:t>Klicken oder tippen Sie hier, um Text einzugeben.</w:t>
          </w:r>
        </w:p>
      </w:docPartBody>
    </w:docPart>
    <w:docPart>
      <w:docPartPr>
        <w:name w:val="1E7B18B40BE94EF29EF8A951721F8B45"/>
        <w:category>
          <w:name w:val="Allgemein"/>
          <w:gallery w:val="placeholder"/>
        </w:category>
        <w:types>
          <w:type w:val="bbPlcHdr"/>
        </w:types>
        <w:behaviors>
          <w:behavior w:val="content"/>
        </w:behaviors>
        <w:guid w:val="{E2AF5BF8-407D-45C5-BF8C-03B75D3DCC7E}"/>
      </w:docPartPr>
      <w:docPartBody>
        <w:p w:rsidR="0072720F" w:rsidRDefault="001D25CD" w:rsidP="001D25CD">
          <w:pPr>
            <w:pStyle w:val="1E7B18B40BE94EF29EF8A951721F8B45"/>
          </w:pPr>
          <w:r w:rsidRPr="00EB7D8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2776"/>
    <w:rsid w:val="0006190D"/>
    <w:rsid w:val="00083CB1"/>
    <w:rsid w:val="000B53D2"/>
    <w:rsid w:val="00105155"/>
    <w:rsid w:val="001762BC"/>
    <w:rsid w:val="001D25CD"/>
    <w:rsid w:val="003E5266"/>
    <w:rsid w:val="00434320"/>
    <w:rsid w:val="00484042"/>
    <w:rsid w:val="00487F12"/>
    <w:rsid w:val="00506192"/>
    <w:rsid w:val="00511F0B"/>
    <w:rsid w:val="005B2776"/>
    <w:rsid w:val="006148F5"/>
    <w:rsid w:val="006E218A"/>
    <w:rsid w:val="0072720F"/>
    <w:rsid w:val="007B34BE"/>
    <w:rsid w:val="007D572F"/>
    <w:rsid w:val="007E5B02"/>
    <w:rsid w:val="00A21FB5"/>
    <w:rsid w:val="00A918D8"/>
    <w:rsid w:val="00AD66C3"/>
    <w:rsid w:val="00B02044"/>
    <w:rsid w:val="00B037DC"/>
    <w:rsid w:val="00B06360"/>
    <w:rsid w:val="00B30627"/>
    <w:rsid w:val="00B519AC"/>
    <w:rsid w:val="00B6791D"/>
    <w:rsid w:val="00C85163"/>
    <w:rsid w:val="00C92620"/>
    <w:rsid w:val="00CB309A"/>
    <w:rsid w:val="00D52B2A"/>
    <w:rsid w:val="00DE1EE1"/>
    <w:rsid w:val="00DF1691"/>
    <w:rsid w:val="00EC5D5B"/>
    <w:rsid w:val="00F04CD0"/>
    <w:rsid w:val="00F72BE3"/>
    <w:rsid w:val="00F94F2E"/>
    <w:rsid w:val="00F95465"/>
    <w:rsid w:val="00FB1A27"/>
    <w:rsid w:val="00FD6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25CD"/>
    <w:rPr>
      <w:color w:val="808080"/>
    </w:rPr>
  </w:style>
  <w:style w:type="paragraph" w:customStyle="1" w:styleId="D1571947BDE544F7B8BCAF9CD4BFE2D5">
    <w:name w:val="D1571947BDE544F7B8BCAF9CD4BFE2D5"/>
    <w:rsid w:val="005B2776"/>
  </w:style>
  <w:style w:type="paragraph" w:customStyle="1" w:styleId="BFA29E88745A41C9AEEE20E3107EAA00">
    <w:name w:val="BFA29E88745A41C9AEEE20E3107EAA00"/>
    <w:rsid w:val="005B2776"/>
  </w:style>
  <w:style w:type="paragraph" w:customStyle="1" w:styleId="D35EC5C03AEC42B0B6D6E7BB64F13A81">
    <w:name w:val="D35EC5C03AEC42B0B6D6E7BB64F13A81"/>
    <w:rsid w:val="005B2776"/>
  </w:style>
  <w:style w:type="paragraph" w:customStyle="1" w:styleId="059504E1319A4B48A5E2E67D122FCF78">
    <w:name w:val="059504E1319A4B48A5E2E67D122FCF78"/>
    <w:rsid w:val="005B2776"/>
  </w:style>
  <w:style w:type="paragraph" w:customStyle="1" w:styleId="BD5D8C2BE9734612BE0FA7149B147061">
    <w:name w:val="BD5D8C2BE9734612BE0FA7149B147061"/>
    <w:rsid w:val="005B2776"/>
  </w:style>
  <w:style w:type="paragraph" w:customStyle="1" w:styleId="8A8CBBA9544143FF8649121CFA4098ED">
    <w:name w:val="8A8CBBA9544143FF8649121CFA4098ED"/>
    <w:rsid w:val="005B2776"/>
  </w:style>
  <w:style w:type="paragraph" w:customStyle="1" w:styleId="3D00B13C2ED2473EBB8F970031CAA4C5">
    <w:name w:val="3D00B13C2ED2473EBB8F970031CAA4C5"/>
    <w:rsid w:val="005B2776"/>
  </w:style>
  <w:style w:type="paragraph" w:customStyle="1" w:styleId="374C66EC10DF4FCBB9B5C534934CB945">
    <w:name w:val="374C66EC10DF4FCBB9B5C534934CB945"/>
    <w:rsid w:val="005B2776"/>
  </w:style>
  <w:style w:type="paragraph" w:customStyle="1" w:styleId="FCA4681C7BDD4EAC94FBC41661AACCCE">
    <w:name w:val="FCA4681C7BDD4EAC94FBC41661AACCCE"/>
    <w:rsid w:val="005B2776"/>
  </w:style>
  <w:style w:type="paragraph" w:customStyle="1" w:styleId="B23994FCDA47419BA99100B1AA5CAF89">
    <w:name w:val="B23994FCDA47419BA99100B1AA5CAF89"/>
    <w:rsid w:val="005B2776"/>
  </w:style>
  <w:style w:type="paragraph" w:customStyle="1" w:styleId="6994BBEDFB3C46248263C439638CDE6B">
    <w:name w:val="6994BBEDFB3C46248263C439638CDE6B"/>
    <w:rsid w:val="005B2776"/>
  </w:style>
  <w:style w:type="paragraph" w:customStyle="1" w:styleId="829C073DD35B4BE7BFC901CB906E11D3">
    <w:name w:val="829C073DD35B4BE7BFC901CB906E11D3"/>
    <w:rsid w:val="00D52B2A"/>
  </w:style>
  <w:style w:type="paragraph" w:customStyle="1" w:styleId="20789E9049F94196B5DDD6F8CD6F1DFD">
    <w:name w:val="20789E9049F94196B5DDD6F8CD6F1DFD"/>
    <w:rsid w:val="00D52B2A"/>
  </w:style>
  <w:style w:type="paragraph" w:customStyle="1" w:styleId="97462CC7F71144BDAD2A0AB85C51EF35">
    <w:name w:val="97462CC7F71144BDAD2A0AB85C51EF35"/>
    <w:rsid w:val="00A21FB5"/>
  </w:style>
  <w:style w:type="paragraph" w:customStyle="1" w:styleId="853044A14C55453FB0C5D735ADAA3CF0">
    <w:name w:val="853044A14C55453FB0C5D735ADAA3CF0"/>
    <w:rsid w:val="00A21FB5"/>
  </w:style>
  <w:style w:type="paragraph" w:customStyle="1" w:styleId="92C7959302AB4F5E9456F93BDC83B8B6">
    <w:name w:val="92C7959302AB4F5E9456F93BDC83B8B6"/>
    <w:rsid w:val="00A21FB5"/>
  </w:style>
  <w:style w:type="paragraph" w:customStyle="1" w:styleId="249ED8D44D2543DAB4948DDA77A8738F">
    <w:name w:val="249ED8D44D2543DAB4948DDA77A8738F"/>
    <w:rsid w:val="00B02044"/>
  </w:style>
  <w:style w:type="paragraph" w:customStyle="1" w:styleId="383A29AC333B48AAAFF94165B16CCD91">
    <w:name w:val="383A29AC333B48AAAFF94165B16CCD91"/>
    <w:rsid w:val="00B30627"/>
  </w:style>
  <w:style w:type="paragraph" w:customStyle="1" w:styleId="B5C05808CE2F4C8FA2E1C2806A500537">
    <w:name w:val="B5C05808CE2F4C8FA2E1C2806A500537"/>
    <w:rsid w:val="00B30627"/>
  </w:style>
  <w:style w:type="paragraph" w:customStyle="1" w:styleId="A48D8E30CD4A457A8FAE5B23672405BA">
    <w:name w:val="A48D8E30CD4A457A8FAE5B23672405BA"/>
    <w:rsid w:val="00B30627"/>
  </w:style>
  <w:style w:type="paragraph" w:customStyle="1" w:styleId="D5F9C971980042F69557255FE59D015C">
    <w:name w:val="D5F9C971980042F69557255FE59D015C"/>
    <w:rsid w:val="00B30627"/>
  </w:style>
  <w:style w:type="paragraph" w:customStyle="1" w:styleId="674A6E10CBEB4A43B7D710F0DB3E8D8C">
    <w:name w:val="674A6E10CBEB4A43B7D710F0DB3E8D8C"/>
    <w:rsid w:val="00F94F2E"/>
  </w:style>
  <w:style w:type="paragraph" w:customStyle="1" w:styleId="6BAEFDF07FC14A5A943F3732AF7F12A5">
    <w:name w:val="6BAEFDF07FC14A5A943F3732AF7F12A5"/>
    <w:rsid w:val="00F94F2E"/>
  </w:style>
  <w:style w:type="paragraph" w:customStyle="1" w:styleId="601F8F4B70EF441DB02BF4EA78FFCC3F">
    <w:name w:val="601F8F4B70EF441DB02BF4EA78FFCC3F"/>
    <w:rsid w:val="001D25CD"/>
  </w:style>
  <w:style w:type="paragraph" w:customStyle="1" w:styleId="1E7B18B40BE94EF29EF8A951721F8B45">
    <w:name w:val="1E7B18B40BE94EF29EF8A951721F8B45"/>
    <w:rsid w:val="001D25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6BAE4-6867-4C2A-A0A3-9146B60A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532</Words>
  <Characters>202537</Characters>
  <Application>Microsoft Office Word</Application>
  <DocSecurity>0</DocSecurity>
  <Lines>1687</Lines>
  <Paragraphs>475</Paragraphs>
  <ScaleCrop>false</ScaleCrop>
  <HeadingPairs>
    <vt:vector size="2" baseType="variant">
      <vt:variant>
        <vt:lpstr>Titel</vt:lpstr>
      </vt:variant>
      <vt:variant>
        <vt:i4>1</vt:i4>
      </vt:variant>
    </vt:vector>
  </HeadingPairs>
  <TitlesOfParts>
    <vt:vector size="1" baseType="lpstr">
      <vt:lpstr/>
    </vt:vector>
  </TitlesOfParts>
  <Company>Hochschule Fulda</Company>
  <LinksUpToDate>false</LinksUpToDate>
  <CharactersWithSpaces>23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Johanna Langendörfer</dc:creator>
  <cp:keywords/>
  <dc:description/>
  <cp:lastModifiedBy>Lena Johanna Langendörfer</cp:lastModifiedBy>
  <cp:revision>25</cp:revision>
  <cp:lastPrinted>2023-04-16T11:58:00Z</cp:lastPrinted>
  <dcterms:created xsi:type="dcterms:W3CDTF">2023-04-16T11:55:00Z</dcterms:created>
  <dcterms:modified xsi:type="dcterms:W3CDTF">2023-04-17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CET Top_page</vt:lpwstr>
  </property>
  <property fmtid="{D5CDD505-2E9C-101B-9397-08002B2CF9AE}" pid="4" name="CitaviDocumentProperty_16">
    <vt:lpwstr>Untertitel</vt:lpwstr>
  </property>
  <property fmtid="{D5CDD505-2E9C-101B-9397-08002B2CF9AE}" pid="5" name="CitaviDocumentProperty_13">
    <vt:lpwstr>Standard;CET Top_page</vt:lpwstr>
  </property>
  <property fmtid="{D5CDD505-2E9C-101B-9397-08002B2CF9AE}" pid="6" name="CitaviDocumentProperty_15">
    <vt:lpwstr>Standard;CET Top_page</vt:lpwstr>
  </property>
  <property fmtid="{D5CDD505-2E9C-101B-9397-08002B2CF9AE}" pid="7" name="CitaviDocumentProperty_17">
    <vt:lpwstr>Standard;CET Top_page</vt:lpwstr>
  </property>
  <property fmtid="{D5CDD505-2E9C-101B-9397-08002B2CF9AE}" pid="8" name="CitaviDocumentProperty_9">
    <vt:lpwstr>False</vt:lpwstr>
  </property>
  <property fmtid="{D5CDD505-2E9C-101B-9397-08002B2CF9AE}" pid="9" name="CitaviDocumentProperty_0">
    <vt:lpwstr>660fb82f-1c43-45f2-ae71-667e38f9b0b3</vt:lpwstr>
  </property>
  <property fmtid="{D5CDD505-2E9C-101B-9397-08002B2CF9AE}" pid="10" name="CitaviDocumentProperty_8">
    <vt:lpwstr>CloudProjectKey=dmpcg2t3yd7189lwq7nc09tt3gmuq1bt19u8ppdhx8h7mhw1tw; ProjectName=Dr.Arbeit erster Arbeitspaket Literaturwerte</vt:lpwstr>
  </property>
  <property fmtid="{D5CDD505-2E9C-101B-9397-08002B2CF9AE}" pid="11" name="CitaviDocumentProperty_7">
    <vt:lpwstr>Dr.Arbeit erster Arbeitspaket Literaturwerte</vt:lpwstr>
  </property>
  <property fmtid="{D5CDD505-2E9C-101B-9397-08002B2CF9AE}" pid="12" name="CitaviDocumentProperty_1">
    <vt:lpwstr>6.3.0.0</vt:lpwstr>
  </property>
  <property fmtid="{D5CDD505-2E9C-101B-9397-08002B2CF9AE}" pid="13" name="CitaviDocumentProperty_6">
    <vt:lpwstr>False</vt:lpwstr>
  </property>
</Properties>
</file>